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74DB02AB"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BC7B1C">
        <w:rPr>
          <w:rFonts w:cstheme="minorHAnsi"/>
          <w:vertAlign w:val="superscript"/>
        </w:rPr>
        <w:t>,3</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00BC7B1C">
        <w:rPr>
          <w:rFonts w:cstheme="minorHAnsi"/>
          <w:vertAlign w:val="superscript"/>
        </w:rPr>
        <w:t>,3</w:t>
      </w:r>
      <w:r w:rsidRPr="00AB472B">
        <w:rPr>
          <w:rFonts w:cstheme="minorHAnsi"/>
        </w:rPr>
        <w:t xml:space="preserve">, </w:t>
      </w:r>
      <w:r w:rsidRPr="00AB472B">
        <w:rPr>
          <w:rFonts w:cstheme="minorHAnsi"/>
          <w:bCs/>
        </w:rPr>
        <w:t>Deborah Lawlor</w:t>
      </w:r>
      <w:r w:rsidR="00687ADF">
        <w:rPr>
          <w:rFonts w:cstheme="minorHAnsi"/>
          <w:bCs/>
        </w:rPr>
        <w:t xml:space="preserve"> (</w:t>
      </w:r>
      <w:r w:rsidR="00687ADF" w:rsidRPr="00F76582">
        <w:rPr>
          <w:rFonts w:cstheme="minorHAnsi"/>
          <w:sz w:val="22"/>
          <w:szCs w:val="22"/>
          <w:shd w:val="clear" w:color="auto" w:fill="FFFFFF"/>
        </w:rPr>
        <w:t>0000-0002-6793-2262</w:t>
      </w:r>
      <w:r w:rsidR="00687ADF">
        <w:rPr>
          <w:rFonts w:cstheme="minorHAnsi"/>
          <w:sz w:val="22"/>
          <w:szCs w:val="22"/>
          <w:shd w:val="clear" w:color="auto" w:fill="FFFFFF"/>
        </w:rPr>
        <w:t>)</w:t>
      </w:r>
      <w:r w:rsidRPr="00AB472B">
        <w:rPr>
          <w:rFonts w:cstheme="minorHAnsi"/>
          <w:bCs/>
          <w:vertAlign w:val="superscript"/>
        </w:rPr>
        <w:t>1,2</w:t>
      </w:r>
      <w:r w:rsidR="00BC7B1C">
        <w:rPr>
          <w:rFonts w:cstheme="minorHAnsi"/>
          <w:bCs/>
          <w:vertAlign w:val="superscript"/>
        </w:rPr>
        <w:t>,3</w:t>
      </w:r>
      <w:r w:rsidRPr="00AB472B">
        <w:rPr>
          <w:rFonts w:cstheme="minorHAnsi"/>
          <w:bCs/>
        </w:rPr>
        <w:t>, David Odd</w:t>
      </w:r>
      <w:commentRangeStart w:id="0"/>
      <w:commentRangeEnd w:id="0"/>
      <w:r w:rsidRPr="00AB472B">
        <w:rPr>
          <w:rStyle w:val="CommentReference"/>
          <w:rFonts w:cstheme="minorHAnsi"/>
          <w:sz w:val="24"/>
          <w:szCs w:val="24"/>
        </w:rPr>
        <w:commentReference w:id="0"/>
      </w:r>
      <w:r w:rsidR="00321122">
        <w:rPr>
          <w:rFonts w:cstheme="minorHAnsi"/>
          <w:bCs/>
          <w:vertAlign w:val="superscript"/>
        </w:rPr>
        <w:t>4</w:t>
      </w:r>
    </w:p>
    <w:p w14:paraId="130554A4" w14:textId="77777777" w:rsidR="00A404C1" w:rsidRPr="00AB472B" w:rsidRDefault="00A404C1" w:rsidP="00172234">
      <w:pPr>
        <w:rPr>
          <w:rFonts w:cstheme="minorHAnsi"/>
        </w:rPr>
      </w:pPr>
    </w:p>
    <w:p w14:paraId="4E8CD58B" w14:textId="47782071"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 xml:space="preserve">National Institute for Health Research </w:t>
      </w:r>
      <w:r w:rsidR="003954DE">
        <w:rPr>
          <w:rFonts w:cstheme="minorHAnsi"/>
          <w:sz w:val="24"/>
          <w:szCs w:val="24"/>
        </w:rPr>
        <w:t xml:space="preserve">(NIHR) </w:t>
      </w:r>
      <w:r w:rsidRPr="00AB472B">
        <w:rPr>
          <w:rFonts w:cstheme="minorHAnsi"/>
          <w:sz w:val="24"/>
          <w:szCs w:val="24"/>
        </w:rPr>
        <w:t>Bristol Biomedical Research Centre</w:t>
      </w:r>
      <w:r w:rsidR="003954DE">
        <w:rPr>
          <w:rFonts w:cstheme="minorHAnsi"/>
          <w:sz w:val="24"/>
          <w:szCs w:val="24"/>
        </w:rPr>
        <w:t xml:space="preserve"> (BRC)</w:t>
      </w:r>
      <w:r w:rsidRPr="00AB472B">
        <w:rPr>
          <w:rFonts w:cstheme="minorHAnsi"/>
          <w:sz w:val="24"/>
          <w:szCs w:val="24"/>
        </w:rPr>
        <w:t>, University of Bristol</w:t>
      </w:r>
    </w:p>
    <w:p w14:paraId="60311614" w14:textId="60594F0F" w:rsidR="00687ADF"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w:t>
      </w:r>
      <w:r w:rsidR="00EE050E">
        <w:rPr>
          <w:rFonts w:cstheme="minorHAnsi"/>
          <w:sz w:val="24"/>
          <w:szCs w:val="24"/>
        </w:rPr>
        <w:t xml:space="preserve">, </w:t>
      </w:r>
      <w:r w:rsidR="00687ADF">
        <w:rPr>
          <w:rFonts w:cstheme="minorHAnsi"/>
          <w:sz w:val="24"/>
          <w:szCs w:val="24"/>
        </w:rPr>
        <w:t>University of Bristol</w:t>
      </w:r>
    </w:p>
    <w:p w14:paraId="0BE917A8" w14:textId="6C074B49" w:rsidR="00A404C1" w:rsidRDefault="00687ADF" w:rsidP="00172234">
      <w:pPr>
        <w:pStyle w:val="ListParagraph"/>
        <w:numPr>
          <w:ilvl w:val="0"/>
          <w:numId w:val="4"/>
        </w:numPr>
        <w:spacing w:after="0" w:line="240" w:lineRule="auto"/>
        <w:rPr>
          <w:rFonts w:cstheme="minorHAnsi"/>
          <w:sz w:val="24"/>
          <w:szCs w:val="24"/>
        </w:rPr>
      </w:pPr>
      <w:r>
        <w:rPr>
          <w:rFonts w:cstheme="minorHAnsi"/>
          <w:sz w:val="24"/>
          <w:szCs w:val="24"/>
        </w:rPr>
        <w:t xml:space="preserve">Population Health Sciences, </w:t>
      </w:r>
      <w:r w:rsidR="00A404C1" w:rsidRPr="00AB472B">
        <w:rPr>
          <w:rFonts w:cstheme="minorHAnsi"/>
          <w:sz w:val="24"/>
          <w:szCs w:val="24"/>
        </w:rPr>
        <w:t>Bristol Medical School, University of Bristol</w:t>
      </w:r>
    </w:p>
    <w:p w14:paraId="08843189" w14:textId="21CF2431" w:rsidR="00BB49A0" w:rsidRPr="00AB472B" w:rsidRDefault="00BB49A0" w:rsidP="00172234">
      <w:pPr>
        <w:pStyle w:val="ListParagraph"/>
        <w:numPr>
          <w:ilvl w:val="0"/>
          <w:numId w:val="4"/>
        </w:numPr>
        <w:spacing w:after="0" w:line="240" w:lineRule="auto"/>
        <w:rPr>
          <w:rFonts w:cstheme="minorHAnsi"/>
          <w:sz w:val="24"/>
          <w:szCs w:val="24"/>
        </w:rPr>
      </w:pPr>
      <w:r>
        <w:rPr>
          <w:rFonts w:cstheme="minorHAnsi"/>
          <w:sz w:val="24"/>
          <w:szCs w:val="24"/>
        </w:rPr>
        <w:t>Division of Population Health, Cardiff University</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2"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6348A504" w:rsidR="001D3065" w:rsidRDefault="001D3065" w:rsidP="00172234">
      <w:pPr>
        <w:rPr>
          <w:rFonts w:cstheme="minorHAnsi"/>
          <w:b/>
          <w:bCs/>
          <w:lang w:val="en-US"/>
        </w:rPr>
      </w:pPr>
      <w:r w:rsidRPr="00AB472B">
        <w:rPr>
          <w:rFonts w:cstheme="minorHAnsi"/>
          <w:b/>
          <w:bCs/>
          <w:lang w:val="en-US"/>
        </w:rPr>
        <w:t>Introduction</w:t>
      </w:r>
    </w:p>
    <w:p w14:paraId="74EF6FE7" w14:textId="20A4EEE0" w:rsidR="008811A0" w:rsidRDefault="008811A0" w:rsidP="00172234">
      <w:pPr>
        <w:rPr>
          <w:rFonts w:cstheme="minorHAnsi"/>
          <w:b/>
          <w:bCs/>
          <w:lang w:val="en-US"/>
        </w:rPr>
      </w:pPr>
    </w:p>
    <w:p w14:paraId="4D9C4B58" w14:textId="50C6588E"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i/>
          <w:iCs/>
          <w:color w:val="201F1E"/>
          <w:sz w:val="22"/>
          <w:szCs w:val="22"/>
          <w:bdr w:val="none" w:sz="0" w:space="0" w:color="auto" w:frame="1"/>
        </w:rPr>
        <w:t>Start with something that summarises what we mean by prediction and how is it used in health</w:t>
      </w:r>
    </w:p>
    <w:p w14:paraId="1C209B70" w14:textId="77777777" w:rsidR="00210FAD" w:rsidRDefault="00210FAD" w:rsidP="00210FAD">
      <w:pPr>
        <w:shd w:val="clear" w:color="auto" w:fill="FFFFFF"/>
        <w:rPr>
          <w:rFonts w:ascii="Calibri" w:hAnsi="Calibri" w:cs="Calibri"/>
          <w:color w:val="201F1E"/>
          <w:sz w:val="22"/>
          <w:szCs w:val="22"/>
          <w:bdr w:val="none" w:sz="0" w:space="0" w:color="auto" w:frame="1"/>
        </w:rPr>
      </w:pPr>
    </w:p>
    <w:p w14:paraId="0C202EFF" w14:textId="16C02B4E"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 xml:space="preserve">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ediction is </w:t>
      </w:r>
      <w:r w:rsidR="00CD6AB7">
        <w:rPr>
          <w:rFonts w:ascii="Calibri" w:hAnsi="Calibri" w:cs="Calibri"/>
          <w:color w:val="201F1E"/>
          <w:sz w:val="22"/>
          <w:szCs w:val="22"/>
          <w:bdr w:val="none" w:sz="0" w:space="0" w:color="auto" w:frame="1"/>
        </w:rPr>
        <w:t>used to</w:t>
      </w:r>
      <w:r>
        <w:rPr>
          <w:rFonts w:ascii="Calibri" w:hAnsi="Calibri" w:cs="Calibri"/>
          <w:color w:val="201F1E"/>
          <w:sz w:val="22"/>
          <w:szCs w:val="22"/>
          <w:bdr w:val="none" w:sz="0" w:space="0" w:color="auto" w:frame="1"/>
        </w:rPr>
        <w:t xml:space="preserve"> stratify </w:t>
      </w:r>
      <w:r w:rsidR="00CD6AB7">
        <w:rPr>
          <w:rFonts w:ascii="Calibri" w:hAnsi="Calibri" w:cs="Calibri"/>
          <w:color w:val="201F1E"/>
          <w:sz w:val="22"/>
          <w:szCs w:val="22"/>
          <w:bdr w:val="none" w:sz="0" w:space="0" w:color="auto" w:frame="1"/>
        </w:rPr>
        <w:t>individuals</w:t>
      </w:r>
      <w:r>
        <w:rPr>
          <w:rFonts w:ascii="Calibri" w:hAnsi="Calibri" w:cs="Calibri"/>
          <w:color w:val="201F1E"/>
          <w:sz w:val="22"/>
          <w:szCs w:val="22"/>
          <w:bdr w:val="none" w:sz="0" w:space="0" w:color="auto" w:frame="1"/>
        </w:rPr>
        <w:t xml:space="preserve"> into different groups of</w:t>
      </w:r>
      <w:r w:rsidR="00C71987">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risk </w:t>
      </w:r>
      <w:proofErr w:type="gramStart"/>
      <w:r>
        <w:rPr>
          <w:rFonts w:ascii="Calibri" w:hAnsi="Calibri" w:cs="Calibri"/>
          <w:color w:val="201F1E"/>
          <w:sz w:val="22"/>
          <w:szCs w:val="22"/>
          <w:bdr w:val="none" w:sz="0" w:space="0" w:color="auto" w:frame="1"/>
        </w:rPr>
        <w:t>in order to</w:t>
      </w:r>
      <w:proofErr w:type="gramEnd"/>
      <w:r>
        <w:rPr>
          <w:rFonts w:ascii="Calibri" w:hAnsi="Calibri" w:cs="Calibri"/>
          <w:color w:val="201F1E"/>
          <w:sz w:val="22"/>
          <w:szCs w:val="22"/>
          <w:bdr w:val="none" w:sz="0" w:space="0" w:color="auto" w:frame="1"/>
        </w:rPr>
        <w:t xml:space="preserve"> optimise prevention and treatment </w:t>
      </w:r>
      <w:r w:rsidR="00AB38FE">
        <w:rPr>
          <w:rFonts w:ascii="Calibri" w:hAnsi="Calibri" w:cs="Calibri"/>
          <w:color w:val="201F1E"/>
          <w:sz w:val="22"/>
          <w:szCs w:val="22"/>
          <w:bdr w:val="none" w:sz="0" w:space="0" w:color="auto" w:frame="1"/>
        </w:rPr>
        <w:t xml:space="preserve">of disease </w:t>
      </w:r>
      <w:r>
        <w:rPr>
          <w:rFonts w:ascii="Calibri" w:hAnsi="Calibri" w:cs="Calibri"/>
          <w:color w:val="201F1E"/>
          <w:sz w:val="22"/>
          <w:szCs w:val="22"/>
          <w:bdr w:val="none" w:sz="0" w:space="0" w:color="auto" w:frame="1"/>
        </w:rPr>
        <w:t>(</w:t>
      </w:r>
      <w:r w:rsidRPr="00426DFA">
        <w:rPr>
          <w:rFonts w:ascii="Calibri" w:hAnsi="Calibri" w:cs="Calibri"/>
          <w:color w:val="FF0000"/>
          <w:sz w:val="22"/>
          <w:szCs w:val="22"/>
          <w:bdr w:val="none" w:sz="0" w:space="0" w:color="auto" w:frame="1"/>
        </w:rPr>
        <w:t>refs</w:t>
      </w:r>
      <w:r w:rsidR="00426DFA">
        <w:rPr>
          <w:rFonts w:ascii="Calibri" w:hAnsi="Calibri" w:cs="Calibri"/>
          <w:color w:val="201F1E"/>
          <w:sz w:val="22"/>
          <w:szCs w:val="22"/>
          <w:bdr w:val="none" w:sz="0" w:space="0" w:color="auto" w:frame="1"/>
        </w:rPr>
        <w:t>)</w:t>
      </w:r>
      <w:r w:rsidR="002C2C69">
        <w:rPr>
          <w:rFonts w:ascii="Calibri" w:hAnsi="Calibri" w:cs="Calibri"/>
          <w:color w:val="201F1E"/>
          <w:sz w:val="22"/>
          <w:szCs w:val="22"/>
          <w:bdr w:val="none" w:sz="0" w:space="0" w:color="auto" w:frame="1"/>
        </w:rPr>
        <w:t xml:space="preserve">. </w:t>
      </w:r>
      <w:r w:rsidR="00563B42">
        <w:rPr>
          <w:rFonts w:ascii="Calibri" w:hAnsi="Calibri" w:cs="Calibri"/>
          <w:color w:val="201F1E"/>
          <w:sz w:val="22"/>
          <w:szCs w:val="22"/>
          <w:bdr w:val="none" w:sz="0" w:space="0" w:color="auto" w:frame="1"/>
        </w:rPr>
        <w:t xml:space="preserve">This approach </w:t>
      </w:r>
      <w:r>
        <w:rPr>
          <w:rFonts w:ascii="Calibri" w:hAnsi="Calibri" w:cs="Calibri"/>
          <w:color w:val="201F1E"/>
          <w:sz w:val="22"/>
          <w:szCs w:val="22"/>
          <w:bdr w:val="none" w:sz="0" w:space="0" w:color="auto" w:frame="1"/>
        </w:rPr>
        <w:t xml:space="preserve">has been </w:t>
      </w:r>
      <w:r w:rsidR="00EA6014">
        <w:rPr>
          <w:rFonts w:ascii="Calibri" w:hAnsi="Calibri" w:cs="Calibri"/>
          <w:color w:val="201F1E"/>
          <w:sz w:val="22"/>
          <w:szCs w:val="22"/>
          <w:bdr w:val="none" w:sz="0" w:space="0" w:color="auto" w:frame="1"/>
        </w:rPr>
        <w:t>successfully</w:t>
      </w:r>
      <w:r w:rsidR="006C2713">
        <w:rPr>
          <w:rFonts w:ascii="Calibri" w:hAnsi="Calibri" w:cs="Calibri"/>
          <w:color w:val="201F1E"/>
          <w:sz w:val="22"/>
          <w:szCs w:val="22"/>
          <w:bdr w:val="none" w:sz="0" w:space="0" w:color="auto" w:frame="1"/>
        </w:rPr>
        <w:t xml:space="preserve"> applied </w:t>
      </w:r>
      <w:r>
        <w:rPr>
          <w:rFonts w:ascii="Calibri" w:hAnsi="Calibri" w:cs="Calibri"/>
          <w:color w:val="201F1E"/>
          <w:sz w:val="22"/>
          <w:szCs w:val="22"/>
          <w:bdr w:val="none" w:sz="0" w:space="0" w:color="auto" w:frame="1"/>
        </w:rPr>
        <w:t xml:space="preserve">for decades to </w:t>
      </w:r>
      <w:r w:rsidR="00FE40A0">
        <w:rPr>
          <w:rFonts w:ascii="Calibri" w:hAnsi="Calibri" w:cs="Calibri"/>
          <w:color w:val="201F1E"/>
          <w:sz w:val="22"/>
          <w:szCs w:val="22"/>
          <w:bdr w:val="none" w:sz="0" w:space="0" w:color="auto" w:frame="1"/>
        </w:rPr>
        <w:t xml:space="preserve">identify individuals </w:t>
      </w:r>
      <w:r>
        <w:rPr>
          <w:rFonts w:ascii="Calibri" w:hAnsi="Calibri" w:cs="Calibri"/>
          <w:color w:val="201F1E"/>
          <w:sz w:val="22"/>
          <w:szCs w:val="22"/>
          <w:bdr w:val="none" w:sz="0" w:space="0" w:color="auto" w:frame="1"/>
        </w:rPr>
        <w:t xml:space="preserve">who </w:t>
      </w:r>
      <w:r w:rsidR="00FE40A0">
        <w:rPr>
          <w:rFonts w:ascii="Calibri" w:hAnsi="Calibri" w:cs="Calibri"/>
          <w:color w:val="201F1E"/>
          <w:sz w:val="22"/>
          <w:szCs w:val="22"/>
          <w:bdr w:val="none" w:sz="0" w:space="0" w:color="auto" w:frame="1"/>
        </w:rPr>
        <w:t xml:space="preserve">benefit from </w:t>
      </w:r>
      <w:r>
        <w:rPr>
          <w:rFonts w:ascii="Calibri" w:hAnsi="Calibri" w:cs="Calibri"/>
          <w:color w:val="201F1E"/>
          <w:sz w:val="22"/>
          <w:szCs w:val="22"/>
          <w:bdr w:val="none" w:sz="0" w:space="0" w:color="auto" w:frame="1"/>
        </w:rPr>
        <w:t>statin medication reduc</w:t>
      </w:r>
      <w:r w:rsidR="00FE40A0">
        <w:rPr>
          <w:rFonts w:ascii="Calibri" w:hAnsi="Calibri" w:cs="Calibri"/>
          <w:color w:val="201F1E"/>
          <w:sz w:val="22"/>
          <w:szCs w:val="22"/>
          <w:bdr w:val="none" w:sz="0" w:space="0" w:color="auto" w:frame="1"/>
        </w:rPr>
        <w:t>ing</w:t>
      </w:r>
      <w:r>
        <w:rPr>
          <w:rFonts w:ascii="Calibri" w:hAnsi="Calibri" w:cs="Calibri"/>
          <w:color w:val="201F1E"/>
          <w:sz w:val="22"/>
          <w:szCs w:val="22"/>
          <w:bdr w:val="none" w:sz="0" w:space="0" w:color="auto" w:frame="1"/>
        </w:rPr>
        <w:t xml:space="preserve"> population levels of cardiovascular diseas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w:t>
      </w:r>
      <w:r w:rsidR="00C44707">
        <w:rPr>
          <w:rFonts w:ascii="Calibri" w:hAnsi="Calibri" w:cs="Calibri"/>
          <w:color w:val="201F1E"/>
          <w:sz w:val="22"/>
          <w:szCs w:val="22"/>
          <w:bdr w:val="none" w:sz="0" w:space="0" w:color="auto" w:frame="1"/>
        </w:rPr>
        <w:t>P</w:t>
      </w:r>
      <w:r w:rsidR="0034281A">
        <w:rPr>
          <w:rFonts w:ascii="Calibri" w:hAnsi="Calibri" w:cs="Calibri"/>
          <w:color w:val="201F1E"/>
          <w:sz w:val="22"/>
          <w:szCs w:val="22"/>
          <w:bdr w:val="none" w:sz="0" w:space="0" w:color="auto" w:frame="1"/>
        </w:rPr>
        <w:t xml:space="preserve">rediction modelling </w:t>
      </w:r>
      <w:r>
        <w:rPr>
          <w:rFonts w:ascii="Calibri" w:hAnsi="Calibri" w:cs="Calibri"/>
          <w:color w:val="201F1E"/>
          <w:sz w:val="22"/>
          <w:szCs w:val="22"/>
          <w:bdr w:val="none" w:sz="0" w:space="0" w:color="auto" w:frame="1"/>
        </w:rPr>
        <w:t xml:space="preserve">involves combining several variables in a statistical equation (for example a multivariable regression model) </w:t>
      </w:r>
      <w:r w:rsidR="00501BB1">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w:t>
      </w:r>
      <w:r w:rsidR="00AB172F">
        <w:rPr>
          <w:rFonts w:ascii="Calibri" w:hAnsi="Calibri" w:cs="Calibri"/>
          <w:color w:val="201F1E"/>
          <w:sz w:val="22"/>
          <w:szCs w:val="22"/>
          <w:bdr w:val="none" w:sz="0" w:space="0" w:color="auto" w:frame="1"/>
        </w:rPr>
        <w:t>estimate the occurrence of a future outcome</w:t>
      </w:r>
      <w:r>
        <w:rPr>
          <w:rFonts w:ascii="Calibri" w:hAnsi="Calibri" w:cs="Calibri"/>
          <w:color w:val="201F1E"/>
          <w:sz w:val="22"/>
          <w:szCs w:val="22"/>
          <w:bdr w:val="none" w:sz="0" w:space="0" w:color="auto" w:frame="1"/>
        </w:rPr>
        <w:t xml:space="preserve">. </w:t>
      </w:r>
      <w:r w:rsidR="008A7E85">
        <w:rPr>
          <w:rFonts w:ascii="Calibri" w:hAnsi="Calibri" w:cs="Calibri"/>
          <w:color w:val="201F1E"/>
          <w:sz w:val="22"/>
          <w:szCs w:val="22"/>
          <w:bdr w:val="none" w:sz="0" w:space="0" w:color="auto" w:frame="1"/>
        </w:rPr>
        <w:t>Clinical p</w:t>
      </w:r>
      <w:r>
        <w:rPr>
          <w:rFonts w:ascii="Calibri" w:hAnsi="Calibri" w:cs="Calibri"/>
          <w:color w:val="201F1E"/>
          <w:sz w:val="22"/>
          <w:szCs w:val="22"/>
          <w:bdr w:val="none" w:sz="0" w:space="0" w:color="auto" w:frame="1"/>
        </w:rPr>
        <w:t>rediction model</w:t>
      </w:r>
      <w:r w:rsidR="008A7E85">
        <w:rPr>
          <w:rFonts w:ascii="Calibri" w:hAnsi="Calibri" w:cs="Calibri"/>
          <w:color w:val="201F1E"/>
          <w:sz w:val="22"/>
          <w:szCs w:val="22"/>
          <w:bdr w:val="none" w:sz="0" w:space="0" w:color="auto" w:frame="1"/>
        </w:rPr>
        <w:t>s</w:t>
      </w:r>
      <w:r>
        <w:rPr>
          <w:rFonts w:ascii="Calibri" w:hAnsi="Calibri" w:cs="Calibri"/>
          <w:color w:val="201F1E"/>
          <w:sz w:val="22"/>
          <w:szCs w:val="22"/>
          <w:bdr w:val="none" w:sz="0" w:space="0" w:color="auto" w:frame="1"/>
        </w:rPr>
        <w:t xml:space="preserve"> should be accurate (</w:t>
      </w:r>
      <w:proofErr w:type="gramStart"/>
      <w:r>
        <w:rPr>
          <w:rFonts w:ascii="Calibri" w:hAnsi="Calibri" w:cs="Calibri"/>
          <w:color w:val="201F1E"/>
          <w:sz w:val="22"/>
          <w:szCs w:val="22"/>
          <w:bdr w:val="none" w:sz="0" w:space="0" w:color="auto" w:frame="1"/>
        </w:rPr>
        <w:t>i.e.</w:t>
      </w:r>
      <w:proofErr w:type="gramEnd"/>
      <w:r>
        <w:rPr>
          <w:rFonts w:ascii="Calibri" w:hAnsi="Calibri" w:cs="Calibri"/>
          <w:color w:val="201F1E"/>
          <w:sz w:val="22"/>
          <w:szCs w:val="22"/>
          <w:bdr w:val="none" w:sz="0" w:space="0" w:color="auto" w:frame="1"/>
        </w:rPr>
        <w:t xml:space="preserve"> be able to discriminate between those who go on to get the disease and those who remain healthy and calibrated such that the proportion predicted to get disease is similar to that subsequently observed), feasible (i.e. using variables that are possible and relatively easy to obtain) and cost-efficient. New prediction models should be compared to those already used in terms of accuracy, </w:t>
      </w:r>
      <w:proofErr w:type="gramStart"/>
      <w:r>
        <w:rPr>
          <w:rFonts w:ascii="Calibri" w:hAnsi="Calibri" w:cs="Calibri"/>
          <w:color w:val="201F1E"/>
          <w:sz w:val="22"/>
          <w:szCs w:val="22"/>
          <w:bdr w:val="none" w:sz="0" w:space="0" w:color="auto" w:frame="1"/>
        </w:rPr>
        <w:t>feasibility</w:t>
      </w:r>
      <w:proofErr w:type="gramEnd"/>
      <w:r>
        <w:rPr>
          <w:rFonts w:ascii="Calibri" w:hAnsi="Calibri" w:cs="Calibri"/>
          <w:color w:val="201F1E"/>
          <w:sz w:val="22"/>
          <w:szCs w:val="22"/>
          <w:bdr w:val="none" w:sz="0" w:space="0" w:color="auto" w:frame="1"/>
        </w:rPr>
        <w:t xml:space="preserve"> and cost. Traditionally, prediction models have been based on established risk factors (risk factors </w:t>
      </w:r>
      <w:proofErr w:type="gramStart"/>
      <w:r>
        <w:rPr>
          <w:rFonts w:ascii="Calibri" w:hAnsi="Calibri" w:cs="Calibri"/>
          <w:color w:val="201F1E"/>
          <w:sz w:val="22"/>
          <w:szCs w:val="22"/>
          <w:bdr w:val="none" w:sz="0" w:space="0" w:color="auto" w:frame="1"/>
        </w:rPr>
        <w:t>by definition being</w:t>
      </w:r>
      <w:proofErr w:type="gramEnd"/>
      <w:r>
        <w:rPr>
          <w:rFonts w:ascii="Calibri" w:hAnsi="Calibri" w:cs="Calibri"/>
          <w:color w:val="201F1E"/>
          <w:sz w:val="22"/>
          <w:szCs w:val="22"/>
          <w:bdr w:val="none" w:sz="0" w:space="0" w:color="auto" w:frame="1"/>
        </w:rPr>
        <w:t xml:space="preserve"> causally related to the outcome of interest), for example cardiovascular risk prediction tools in common use internationally, such as the pooled cohort equation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Q-risk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but do not include, the biologically related, triglyceride levels, despite evidence from randomized trials and genetic studies supporting a causal role for triglycerides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but not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in cardiovascular disease risk. This is because </w:t>
      </w:r>
      <w:proofErr w:type="spellStart"/>
      <w:r>
        <w:rPr>
          <w:rFonts w:ascii="Calibri" w:hAnsi="Calibri" w:cs="Calibri"/>
          <w:color w:val="201F1E"/>
          <w:sz w:val="22"/>
          <w:szCs w:val="22"/>
          <w:bdr w:val="none" w:sz="0" w:space="0" w:color="auto" w:frame="1"/>
        </w:rPr>
        <w:t>HDLc</w:t>
      </w:r>
      <w:proofErr w:type="spellEnd"/>
      <w:r>
        <w:rPr>
          <w:rFonts w:ascii="Calibri" w:hAnsi="Calibri" w:cs="Calibri"/>
          <w:color w:val="201F1E"/>
          <w:sz w:val="22"/>
          <w:szCs w:val="22"/>
          <w:bdr w:val="none" w:sz="0" w:space="0" w:color="auto" w:frame="1"/>
        </w:rPr>
        <w:t xml:space="preserve"> is a stronger predictor than triglycerides, most likely because it does not vary so much within people.</w:t>
      </w:r>
    </w:p>
    <w:p w14:paraId="0B0DB169"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5B759D53" w14:textId="6CF10C6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 xml:space="preserve">Then introduce how there might be a role for a more </w:t>
      </w:r>
      <w:r w:rsidR="001A5757">
        <w:rPr>
          <w:rFonts w:ascii="Calibri" w:hAnsi="Calibri" w:cs="Calibri"/>
          <w:i/>
          <w:iCs/>
          <w:color w:val="201F1E"/>
          <w:sz w:val="22"/>
          <w:szCs w:val="22"/>
          <w:bdr w:val="none" w:sz="0" w:space="0" w:color="auto" w:frame="1"/>
        </w:rPr>
        <w:t>hypothesis-free</w:t>
      </w:r>
      <w:r>
        <w:rPr>
          <w:rFonts w:ascii="Calibri" w:hAnsi="Calibri" w:cs="Calibri"/>
          <w:i/>
          <w:iCs/>
          <w:color w:val="201F1E"/>
          <w:sz w:val="22"/>
          <w:szCs w:val="22"/>
          <w:bdr w:val="none" w:sz="0" w:space="0" w:color="auto" w:frame="1"/>
        </w:rPr>
        <w:t xml:space="preserve"> and ML approach, whilst acknowledging this is increasingly used, particularly with ‘omics data</w:t>
      </w:r>
    </w:p>
    <w:p w14:paraId="7F67BEAD"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9B7A821" w14:textId="252FA9FA"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With the availability of large scale multi ‘</w:t>
      </w:r>
      <w:proofErr w:type="spellStart"/>
      <w:r>
        <w:rPr>
          <w:rFonts w:ascii="Calibri" w:hAnsi="Calibri" w:cs="Calibri"/>
          <w:color w:val="201F1E"/>
          <w:sz w:val="22"/>
          <w:szCs w:val="22"/>
          <w:bdr w:val="none" w:sz="0" w:space="0" w:color="auto" w:frame="1"/>
        </w:rPr>
        <w:t>omic</w:t>
      </w:r>
      <w:proofErr w:type="spellEnd"/>
      <w:r>
        <w:rPr>
          <w:rFonts w:ascii="Calibri" w:hAnsi="Calibri" w:cs="Calibri"/>
          <w:color w:val="201F1E"/>
          <w:sz w:val="22"/>
          <w:szCs w:val="22"/>
          <w:bdr w:val="none" w:sz="0" w:space="0" w:color="auto" w:frame="1"/>
        </w:rPr>
        <w:t xml:space="preserve"> biomarker data in many population cohorts, the potential to take a more </w:t>
      </w:r>
      <w:r w:rsidR="001A5757">
        <w:rPr>
          <w:rFonts w:ascii="Calibri" w:hAnsi="Calibri" w:cs="Calibri"/>
          <w:color w:val="201F1E"/>
          <w:sz w:val="22"/>
          <w:szCs w:val="22"/>
          <w:bdr w:val="none" w:sz="0" w:space="0" w:color="auto" w:frame="1"/>
        </w:rPr>
        <w:t>hypothesis-free</w:t>
      </w:r>
      <w:r>
        <w:rPr>
          <w:rFonts w:ascii="Calibri" w:hAnsi="Calibri" w:cs="Calibri"/>
          <w:color w:val="201F1E"/>
          <w:sz w:val="22"/>
          <w:szCs w:val="22"/>
          <w:bdr w:val="none" w:sz="0" w:space="0" w:color="auto" w:frame="1"/>
        </w:rPr>
        <w:t xml:space="preserve"> approach to prediction has increased. In contrast to a hypothesis driven risk factor approach, this has the potential to identify many more variables that might improve prediction accuracy</w:t>
      </w:r>
      <w:r w:rsidR="00542AFF">
        <w:rPr>
          <w:rFonts w:ascii="Calibri" w:hAnsi="Calibri" w:cs="Calibri"/>
          <w:color w:val="201F1E"/>
          <w:sz w:val="22"/>
          <w:szCs w:val="22"/>
          <w:bdr w:val="none" w:sz="0" w:space="0" w:color="auto" w:frame="1"/>
        </w:rPr>
        <w:t>.</w:t>
      </w:r>
      <w:r>
        <w:rPr>
          <w:rFonts w:ascii="Calibri" w:hAnsi="Calibri" w:cs="Calibri"/>
          <w:color w:val="201F1E"/>
          <w:sz w:val="22"/>
          <w:szCs w:val="22"/>
          <w:bdr w:val="none" w:sz="0" w:space="0" w:color="auto" w:frame="1"/>
        </w:rPr>
        <w:t xml:space="preserve"> Machine learning (ML) methods are often used in these studies </w:t>
      </w:r>
      <w:r>
        <w:rPr>
          <w:rFonts w:ascii="Calibri" w:hAnsi="Calibri" w:cs="Calibri"/>
          <w:color w:val="201F1E"/>
          <w:sz w:val="22"/>
          <w:szCs w:val="22"/>
          <w:bdr w:val="none" w:sz="0" w:space="0" w:color="auto" w:frame="1"/>
        </w:rPr>
        <w:lastRenderedPageBreak/>
        <w:t xml:space="preserve">used to reduce the potential number of variables that remain in the model, as the scale of the data (several 100s or 1000s of variables) would be beyond conventional approaches involving comparing different multivariable regression models with a smaller number of variables selected </w:t>
      </w:r>
      <w:proofErr w:type="gramStart"/>
      <w:r>
        <w:rPr>
          <w:rFonts w:ascii="Calibri" w:hAnsi="Calibri" w:cs="Calibri"/>
          <w:color w:val="201F1E"/>
          <w:sz w:val="22"/>
          <w:szCs w:val="22"/>
          <w:bdr w:val="none" w:sz="0" w:space="0" w:color="auto" w:frame="1"/>
        </w:rPr>
        <w:t>on the basis of</w:t>
      </w:r>
      <w:proofErr w:type="gramEnd"/>
      <w:r>
        <w:rPr>
          <w:rFonts w:ascii="Calibri" w:hAnsi="Calibri" w:cs="Calibri"/>
          <w:color w:val="201F1E"/>
          <w:sz w:val="22"/>
          <w:szCs w:val="22"/>
          <w:bdr w:val="none" w:sz="0" w:space="0" w:color="auto" w:frame="1"/>
        </w:rPr>
        <w:t xml:space="preserve"> ‘independence’ based on a p-value and/or coefficient threshold. For example, ML methods have been used to combine multiple risk factors and &gt;150 nuclear magnetic resonance metabolite traits to predict pregnancy complication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multiple risk factors and &gt;700 mass spectrometry metabolites to predict pregnancy outcome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to compare a polygenic risk score based on ~7million single nucleotide polymorphisms with established clinical risk scores for predicting cardiovascular disease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with the two metabolite studies suggesting some improvement in prediction for some pregnancy outcomes when metabolites were added to the risk factor predictors, whereas the polygenic risk score did not improve cardiovascular risk in comparison to the established clinical score.</w:t>
      </w:r>
    </w:p>
    <w:p w14:paraId="2359F19B"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7E2354C" w14:textId="67BE0D7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Then something that introduces the novel idea of time-updated prediction</w:t>
      </w:r>
    </w:p>
    <w:p w14:paraId="01177CAE" w14:textId="7D16C8A5" w:rsidR="004B5DB0" w:rsidRDefault="004B5DB0" w:rsidP="00210FAD">
      <w:pPr>
        <w:shd w:val="clear" w:color="auto" w:fill="FFFFFF"/>
        <w:rPr>
          <w:rFonts w:ascii="Calibri" w:hAnsi="Calibri" w:cs="Calibri"/>
          <w:i/>
          <w:iCs/>
          <w:color w:val="201F1E"/>
          <w:sz w:val="22"/>
          <w:szCs w:val="22"/>
          <w:bdr w:val="none" w:sz="0" w:space="0" w:color="auto" w:frame="1"/>
        </w:rPr>
      </w:pPr>
    </w:p>
    <w:p w14:paraId="25B9DC5F" w14:textId="4AB6AD39"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With the increased use of electronic records 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actice and the place of PCs, laptops and/or tablets in primary and secondary care it should be feasible to develop predication tools with the potential to do ‘real-time-updated’ risk stratification– i.e. having validated prediction tools for different outcomes embedded with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be able to add new patient/person data to those at any clinic appointment so that their risk is (re)estimated on the basis of new data and their treatment tailored to that new risk. In parallel with this</w:t>
      </w:r>
      <w:r w:rsidR="00BE4A59">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all new data from all patients could be used to regularly update the underlying prediction models for different outcomes. Whilst such ideas would require major changes to the understanding of prediction/ risk stratification by the public an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oviders, together with major operational changes to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provision, determining the extent to which a ML approach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is feasible, and if so for which conditions. </w:t>
      </w:r>
      <w:commentRangeStart w:id="1"/>
      <w:r w:rsidRPr="00BE4A59">
        <w:rPr>
          <w:rFonts w:ascii="Calibri" w:hAnsi="Calibri" w:cs="Calibri"/>
          <w:color w:val="FF0000"/>
          <w:sz w:val="22"/>
          <w:szCs w:val="22"/>
          <w:bdr w:val="none" w:sz="0" w:space="0" w:color="auto" w:frame="1"/>
        </w:rPr>
        <w:t>A small number of studies have done attempted to do this</w:t>
      </w:r>
      <w:r w:rsidR="00BE4A59" w:rsidRPr="00BE4A59">
        <w:rPr>
          <w:rFonts w:ascii="Calibri" w:hAnsi="Calibri" w:cs="Calibri"/>
          <w:color w:val="FF0000"/>
          <w:sz w:val="22"/>
          <w:szCs w:val="22"/>
          <w:bdr w:val="none" w:sz="0" w:space="0" w:color="auto" w:frame="1"/>
        </w:rPr>
        <w:t>…</w:t>
      </w:r>
      <w:commentRangeEnd w:id="1"/>
      <w:r w:rsidR="00BE4A59">
        <w:rPr>
          <w:rStyle w:val="CommentReference"/>
        </w:rPr>
        <w:commentReference w:id="1"/>
      </w:r>
      <w:r>
        <w:rPr>
          <w:rFonts w:ascii="Calibri" w:hAnsi="Calibri" w:cs="Calibri"/>
          <w:color w:val="201F1E"/>
          <w:sz w:val="22"/>
          <w:szCs w:val="22"/>
          <w:bdr w:val="none" w:sz="0" w:space="0" w:color="auto" w:frame="1"/>
        </w:rPr>
        <w:t xml:space="preserve"> This approach could be particularly beneficial in pregnancy, given antenatal and intrapartum (</w:t>
      </w:r>
      <w:proofErr w:type="gramStart"/>
      <w:r>
        <w:rPr>
          <w:rFonts w:ascii="Calibri" w:hAnsi="Calibri" w:cs="Calibri"/>
          <w:color w:val="201F1E"/>
          <w:sz w:val="22"/>
          <w:szCs w:val="22"/>
          <w:bdr w:val="none" w:sz="0" w:space="0" w:color="auto" w:frame="1"/>
        </w:rPr>
        <w:t>i.e.</w:t>
      </w:r>
      <w:proofErr w:type="gramEnd"/>
      <w:r>
        <w:rPr>
          <w:rFonts w:ascii="Calibri" w:hAnsi="Calibri" w:cs="Calibri"/>
          <w:color w:val="201F1E"/>
          <w:sz w:val="22"/>
          <w:szCs w:val="22"/>
          <w:bdr w:val="none" w:sz="0" w:space="0" w:color="auto" w:frame="1"/>
        </w:rPr>
        <w:t xml:space="preserve"> around the time or labour and birth) care consist of detailed and specified monitoring over a defined period of time.</w:t>
      </w:r>
    </w:p>
    <w:p w14:paraId="5D204F74" w14:textId="3B94F69F" w:rsidR="00F41528" w:rsidRDefault="00F41528" w:rsidP="00210FAD">
      <w:pPr>
        <w:shd w:val="clear" w:color="auto" w:fill="FFFFFF"/>
        <w:rPr>
          <w:rFonts w:ascii="Calibri" w:hAnsi="Calibri" w:cs="Calibri"/>
          <w:color w:val="201F1E"/>
          <w:sz w:val="22"/>
          <w:szCs w:val="22"/>
          <w:bdr w:val="none" w:sz="0" w:space="0" w:color="auto" w:frame="1"/>
        </w:rPr>
      </w:pPr>
    </w:p>
    <w:p w14:paraId="3686AFCC"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13" w:history="1">
        <w:r w:rsidR="00F41528" w:rsidRPr="008E6C1A">
          <w:rPr>
            <w:rStyle w:val="Hyperlink"/>
            <w:rFonts w:ascii="Calibri" w:hAnsi="Calibri" w:cs="Calibri"/>
            <w:sz w:val="22"/>
            <w:szCs w:val="22"/>
            <w:bdr w:val="none" w:sz="0" w:space="0" w:color="auto" w:frame="1"/>
          </w:rPr>
          <w:t>https://www.nature.com/articles/s41746-021-00426-3.pdf</w:t>
        </w:r>
      </w:hyperlink>
    </w:p>
    <w:p w14:paraId="6812F32F"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14" w:history="1">
        <w:r w:rsidR="00F41528" w:rsidRPr="008E6C1A">
          <w:rPr>
            <w:rStyle w:val="Hyperlink"/>
            <w:rFonts w:ascii="Calibri" w:hAnsi="Calibri" w:cs="Calibri"/>
            <w:sz w:val="22"/>
            <w:szCs w:val="22"/>
            <w:bdr w:val="none" w:sz="0" w:space="0" w:color="auto" w:frame="1"/>
          </w:rPr>
          <w:t>https://www.nature.com/articles/s41746-018-0029-1</w:t>
        </w:r>
      </w:hyperlink>
    </w:p>
    <w:p w14:paraId="3A083641"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15" w:history="1">
        <w:r w:rsidR="00F41528" w:rsidRPr="008E6C1A">
          <w:rPr>
            <w:rStyle w:val="Hyperlink"/>
            <w:rFonts w:ascii="Calibri" w:hAnsi="Calibri" w:cs="Calibri"/>
            <w:sz w:val="22"/>
            <w:szCs w:val="22"/>
            <w:bdr w:val="none" w:sz="0" w:space="0" w:color="auto" w:frame="1"/>
          </w:rPr>
          <w:t>https://www.nature.com/articles/s41591-018-0300-7</w:t>
        </w:r>
      </w:hyperlink>
    </w:p>
    <w:p w14:paraId="68162FD5"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16" w:history="1">
        <w:r w:rsidR="00F41528" w:rsidRPr="008E6C1A">
          <w:rPr>
            <w:rStyle w:val="Hyperlink"/>
            <w:rFonts w:ascii="Calibri" w:hAnsi="Calibri" w:cs="Calibri"/>
            <w:sz w:val="22"/>
            <w:szCs w:val="22"/>
            <w:bdr w:val="none" w:sz="0" w:space="0" w:color="auto" w:frame="1"/>
          </w:rPr>
          <w:t>https://jamanetwork.com/journals/jama/fullarticle/2588761</w:t>
        </w:r>
      </w:hyperlink>
    </w:p>
    <w:p w14:paraId="3635DE83"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17" w:history="1">
        <w:r w:rsidR="00F41528" w:rsidRPr="008E6C1A">
          <w:rPr>
            <w:rStyle w:val="Hyperlink"/>
            <w:rFonts w:ascii="Calibri" w:hAnsi="Calibri" w:cs="Calibri"/>
            <w:sz w:val="22"/>
            <w:szCs w:val="22"/>
            <w:bdr w:val="none" w:sz="0" w:space="0" w:color="auto" w:frame="1"/>
          </w:rPr>
          <w:t>https://royalsocietypublishing.org/doi/10.1098/rsif.2017.0387</w:t>
        </w:r>
      </w:hyperlink>
    </w:p>
    <w:p w14:paraId="4BA62327"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18" w:history="1">
        <w:r w:rsidR="00F41528" w:rsidRPr="008E6C1A">
          <w:rPr>
            <w:rStyle w:val="Hyperlink"/>
            <w:rFonts w:ascii="Calibri" w:hAnsi="Calibri" w:cs="Calibri"/>
            <w:sz w:val="22"/>
            <w:szCs w:val="22"/>
            <w:bdr w:val="none" w:sz="0" w:space="0" w:color="auto" w:frame="1"/>
          </w:rPr>
          <w:t>https://ojs.aaai.org//index.php/aimagazine/article/view/2438</w:t>
        </w:r>
      </w:hyperlink>
    </w:p>
    <w:p w14:paraId="3F9F67A9"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19" w:history="1">
        <w:r w:rsidR="00F41528" w:rsidRPr="008E6C1A">
          <w:rPr>
            <w:rStyle w:val="Hyperlink"/>
            <w:rFonts w:ascii="Calibri" w:hAnsi="Calibri" w:cs="Calibri"/>
            <w:sz w:val="22"/>
            <w:szCs w:val="22"/>
            <w:bdr w:val="none" w:sz="0" w:space="0" w:color="auto" w:frame="1"/>
          </w:rPr>
          <w:t>https://www.bmj.com/content/361/bmj.k1479</w:t>
        </w:r>
      </w:hyperlink>
    </w:p>
    <w:p w14:paraId="615885B9"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20" w:history="1">
        <w:r w:rsidR="00F41528" w:rsidRPr="008E6C1A">
          <w:rPr>
            <w:rStyle w:val="Hyperlink"/>
            <w:rFonts w:ascii="Calibri" w:hAnsi="Calibri" w:cs="Calibri"/>
            <w:sz w:val="22"/>
            <w:szCs w:val="22"/>
            <w:bdr w:val="none" w:sz="0" w:space="0" w:color="auto" w:frame="1"/>
          </w:rPr>
          <w:t>https://www.nejm.org/doi/10.1056/NEJMra1814259?url_ver=Z39.88-2003&amp;rfr_id=ori:rid:crossref.org&amp;rfr_dat=cr_pub%20%200pubmed</w:t>
        </w:r>
      </w:hyperlink>
    </w:p>
    <w:p w14:paraId="1C0F076A"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21" w:history="1">
        <w:r w:rsidR="00F41528" w:rsidRPr="008E6C1A">
          <w:rPr>
            <w:rStyle w:val="Hyperlink"/>
            <w:rFonts w:ascii="Calibri" w:hAnsi="Calibri" w:cs="Calibri"/>
            <w:sz w:val="22"/>
            <w:szCs w:val="22"/>
            <w:bdr w:val="none" w:sz="0" w:space="0" w:color="auto" w:frame="1"/>
          </w:rPr>
          <w:t>https://obgyn.onlinelibrary.wiley.com/doi/10.1111/1471-0528.16487</w:t>
        </w:r>
      </w:hyperlink>
    </w:p>
    <w:p w14:paraId="079C34FE"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22" w:history="1">
        <w:r w:rsidR="00F41528" w:rsidRPr="008E6C1A">
          <w:rPr>
            <w:rStyle w:val="Hyperlink"/>
            <w:rFonts w:ascii="Calibri" w:hAnsi="Calibri" w:cs="Calibri"/>
            <w:sz w:val="22"/>
            <w:szCs w:val="22"/>
            <w:bdr w:val="none" w:sz="0" w:space="0" w:color="auto" w:frame="1"/>
          </w:rPr>
          <w:t>https://pubmed.ncbi.nlm.nih.gov/29989977/</w:t>
        </w:r>
      </w:hyperlink>
    </w:p>
    <w:p w14:paraId="0EA9B2B1" w14:textId="77777777" w:rsidR="00F41528" w:rsidRDefault="001636A3" w:rsidP="00F41528">
      <w:pPr>
        <w:shd w:val="clear" w:color="auto" w:fill="FFFFFF"/>
        <w:rPr>
          <w:rFonts w:ascii="Calibri" w:hAnsi="Calibri" w:cs="Calibri"/>
          <w:color w:val="201F1E"/>
          <w:sz w:val="22"/>
          <w:szCs w:val="22"/>
          <w:bdr w:val="none" w:sz="0" w:space="0" w:color="auto" w:frame="1"/>
        </w:rPr>
      </w:pPr>
      <w:hyperlink r:id="rId23" w:history="1">
        <w:r w:rsidR="00F41528" w:rsidRPr="008E6C1A">
          <w:rPr>
            <w:rStyle w:val="Hyperlink"/>
            <w:rFonts w:ascii="Calibri" w:hAnsi="Calibri" w:cs="Calibri"/>
            <w:sz w:val="22"/>
            <w:szCs w:val="22"/>
            <w:bdr w:val="none" w:sz="0" w:space="0" w:color="auto" w:frame="1"/>
          </w:rPr>
          <w:t>https://www.nature.com/articles/s41746-018-0048-y</w:t>
        </w:r>
      </w:hyperlink>
    </w:p>
    <w:p w14:paraId="5CC617AA" w14:textId="77777777" w:rsidR="00F41528" w:rsidRDefault="00F41528" w:rsidP="00210FAD">
      <w:pPr>
        <w:shd w:val="clear" w:color="auto" w:fill="FFFFFF"/>
        <w:rPr>
          <w:rFonts w:ascii="Calibri" w:hAnsi="Calibri" w:cs="Calibri"/>
          <w:color w:val="201F1E"/>
          <w:sz w:val="22"/>
          <w:szCs w:val="22"/>
        </w:rPr>
      </w:pPr>
    </w:p>
    <w:p w14:paraId="2228CC17"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53FFBB1" w14:textId="6901DE72" w:rsidR="00210FAD" w:rsidRDefault="00210FAD" w:rsidP="00210FAD">
      <w:pPr>
        <w:shd w:val="clear" w:color="auto" w:fill="FFFFFF"/>
        <w:rPr>
          <w:rFonts w:ascii="Calibri" w:hAnsi="Calibri" w:cs="Calibri"/>
          <w:color w:val="201F1E"/>
          <w:sz w:val="22"/>
          <w:szCs w:val="22"/>
          <w:bdr w:val="none" w:sz="0" w:space="0" w:color="auto" w:frame="1"/>
        </w:rPr>
      </w:pPr>
      <w:commentRangeStart w:id="2"/>
      <w:r>
        <w:rPr>
          <w:rFonts w:ascii="Calibri" w:hAnsi="Calibri" w:cs="Calibri"/>
          <w:i/>
          <w:iCs/>
          <w:color w:val="201F1E"/>
          <w:sz w:val="22"/>
          <w:szCs w:val="22"/>
          <w:bdr w:val="none" w:sz="0" w:space="0" w:color="auto" w:frame="1"/>
        </w:rPr>
        <w:t>Then on to the para about HIE</w:t>
      </w:r>
      <w:r>
        <w:rPr>
          <w:rFonts w:ascii="Calibri" w:hAnsi="Calibri" w:cs="Calibri"/>
          <w:color w:val="201F1E"/>
          <w:sz w:val="22"/>
          <w:szCs w:val="22"/>
          <w:bdr w:val="none" w:sz="0" w:space="0" w:color="auto" w:frame="1"/>
        </w:rPr>
        <w:t> </w:t>
      </w:r>
      <w:commentRangeEnd w:id="2"/>
      <w:r w:rsidR="00BE4A59">
        <w:rPr>
          <w:rStyle w:val="CommentReference"/>
        </w:rPr>
        <w:commentReference w:id="2"/>
      </w:r>
    </w:p>
    <w:p w14:paraId="07BFBCF8" w14:textId="61C12BBE" w:rsidR="00AB60D2" w:rsidRDefault="00AB60D2" w:rsidP="00210FAD">
      <w:pPr>
        <w:shd w:val="clear" w:color="auto" w:fill="FFFFFF"/>
        <w:rPr>
          <w:rFonts w:ascii="Calibri" w:hAnsi="Calibri" w:cs="Calibri"/>
          <w:color w:val="201F1E"/>
          <w:sz w:val="22"/>
          <w:szCs w:val="22"/>
          <w:bdr w:val="none" w:sz="0" w:space="0" w:color="auto" w:frame="1"/>
        </w:rPr>
      </w:pPr>
    </w:p>
    <w:p w14:paraId="3D83E819" w14:textId="223B221F" w:rsidR="00F0771E" w:rsidRPr="006E4AA7" w:rsidRDefault="00AB60D2" w:rsidP="00AB60D2">
      <w:pPr>
        <w:shd w:val="clear" w:color="auto" w:fill="FFFFFF"/>
        <w:rPr>
          <w:rFonts w:ascii="Calibri" w:hAnsi="Calibri" w:cs="Calibri"/>
          <w:color w:val="201F1E"/>
          <w:sz w:val="22"/>
          <w:szCs w:val="22"/>
          <w:bdr w:val="none" w:sz="0" w:space="0" w:color="auto" w:frame="1"/>
        </w:rPr>
      </w:pPr>
      <w:r>
        <w:t xml:space="preserve">A key aim of antenatal care is accurate prediction of adverse perinatal outcomes. Ideally pregnancy prediction tools should enable updated prediction across pregnancy so that monitoring can be increased or decreased as appropriate and key decisions related to when </w:t>
      </w:r>
      <w:r>
        <w:lastRenderedPageBreak/>
        <w:t>to deliver an infant that optimises the balance between delivering too soon (and risking adverse offspring outcomes related to preterm birth) or too late (risking potential brain injury or neonatal mortality).</w:t>
      </w:r>
      <w:r>
        <w:rPr>
          <w:rFonts w:ascii="Calibri" w:hAnsi="Calibri" w:cs="Calibri"/>
          <w:color w:val="201F1E"/>
          <w:sz w:val="22"/>
          <w:szCs w:val="22"/>
          <w:bdr w:val="none" w:sz="0" w:space="0" w:color="auto" w:frame="1"/>
        </w:rPr>
        <w:t xml:space="preserve"> </w:t>
      </w:r>
      <w:r w:rsidR="00226DA4" w:rsidRPr="00D715B2">
        <w:rPr>
          <w:rFonts w:cstheme="minorHAnsi"/>
          <w:lang w:val="en-US"/>
        </w:rPr>
        <w:t xml:space="preserve">A </w:t>
      </w:r>
      <w:r w:rsidR="00F0771E" w:rsidRPr="00D715B2">
        <w:rPr>
          <w:rFonts w:cstheme="minorHAnsi"/>
          <w:lang w:val="en-US"/>
        </w:rPr>
        <w:t>significant cause of perinatal brain injury is perinatal asphyxia, leading to hypoxic-</w:t>
      </w:r>
      <w:proofErr w:type="spellStart"/>
      <w:r w:rsidR="00F0771E" w:rsidRPr="00D715B2">
        <w:rPr>
          <w:rFonts w:cstheme="minorHAnsi"/>
          <w:lang w:val="en-US"/>
        </w:rPr>
        <w:t>ischaemic</w:t>
      </w:r>
      <w:proofErr w:type="spellEnd"/>
      <w:r w:rsidR="00F0771E" w:rsidRPr="00D715B2">
        <w:rPr>
          <w:rFonts w:cstheme="minorHAnsi"/>
          <w:lang w:val="en-US"/>
        </w:rPr>
        <w:t xml:space="preserve"> encephalopathy (HIE).</w:t>
      </w:r>
      <w:r w:rsidR="002D77AB" w:rsidRPr="00D715B2">
        <w:rPr>
          <w:rFonts w:cstheme="minorHAnsi"/>
          <w:lang w:val="en-US"/>
        </w:rPr>
        <w:t xml:space="preserve"> </w:t>
      </w:r>
      <w:r w:rsidR="00F0771E" w:rsidRPr="00D715B2">
        <w:rPr>
          <w:rFonts w:cstheme="minorHAnsi"/>
          <w:lang w:val="en-US"/>
        </w:rPr>
        <w:t>HIE is often devastating, with life-long impacts for the infant</w:t>
      </w:r>
      <w:r w:rsidR="001B3FAE" w:rsidRPr="00D715B2">
        <w:rPr>
          <w:rFonts w:cstheme="minorHAnsi"/>
          <w:lang w:val="en-US"/>
        </w:rPr>
        <w:t xml:space="preserve"> </w:t>
      </w:r>
      <w:r w:rsidR="001B3FAE" w:rsidRPr="00D715B2">
        <w:rPr>
          <w:rFonts w:cstheme="minorHAnsi"/>
          <w:lang w:val="en-US"/>
        </w:rPr>
        <w:fldChar w:fldCharType="begin" w:fldLock="1"/>
      </w:r>
      <w:r w:rsidR="00120586">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plainTextFormattedCitation":"[1]","previouslyFormattedCitation":"[3]"},"properties":{"noteIndex":0},"schema":"https://github.com/citation-style-language/schema/raw/master/csl-citation.json"}</w:instrText>
      </w:r>
      <w:r w:rsidR="001B3FAE" w:rsidRPr="00D715B2">
        <w:rPr>
          <w:rFonts w:cstheme="minorHAnsi"/>
          <w:lang w:val="en-US"/>
        </w:rPr>
        <w:fldChar w:fldCharType="separate"/>
      </w:r>
      <w:r w:rsidR="00120586" w:rsidRPr="00120586">
        <w:rPr>
          <w:rFonts w:cstheme="minorHAnsi"/>
          <w:noProof/>
          <w:lang w:val="en-US"/>
        </w:rPr>
        <w:t>[1]</w:t>
      </w:r>
      <w:r w:rsidR="001B3FAE" w:rsidRPr="00D715B2">
        <w:rPr>
          <w:rFonts w:cstheme="minorHAnsi"/>
          <w:lang w:val="en-US"/>
        </w:rPr>
        <w:fldChar w:fldCharType="end"/>
      </w:r>
      <w:r w:rsidR="001B3FAE" w:rsidRPr="00D715B2">
        <w:rPr>
          <w:rFonts w:cstheme="minorHAnsi"/>
          <w:lang w:val="en-US"/>
        </w:rPr>
        <w:t xml:space="preserve"> </w:t>
      </w:r>
      <w:r w:rsidR="00F0771E" w:rsidRPr="00D715B2">
        <w:rPr>
          <w:rFonts w:cstheme="minorHAnsi"/>
          <w:lang w:val="en-US"/>
        </w:rPr>
        <w:t>and their family, as well as costing society millions of pounds in medical</w:t>
      </w:r>
      <w:r w:rsidR="00720531" w:rsidRPr="00D715B2">
        <w:rPr>
          <w:rFonts w:cstheme="minorHAnsi"/>
          <w:lang w:val="en-US"/>
        </w:rPr>
        <w:t xml:space="preserve"> </w:t>
      </w:r>
      <w:r w:rsidR="00F0771E" w:rsidRPr="00D715B2">
        <w:rPr>
          <w:rFonts w:cstheme="minorHAnsi"/>
          <w:lang w:val="en-US"/>
        </w:rPr>
        <w:t>compensation, lost earnings and welfare support</w:t>
      </w:r>
      <w:r w:rsidR="00164C38" w:rsidRPr="00D715B2">
        <w:rPr>
          <w:rFonts w:cstheme="minorHAnsi"/>
          <w:lang w:val="en-US"/>
        </w:rPr>
        <w:t xml:space="preserve"> </w:t>
      </w:r>
      <w:r w:rsidR="00164C38" w:rsidRPr="00D715B2">
        <w:rPr>
          <w:rFonts w:cstheme="minorHAnsi"/>
          <w:lang w:val="en-US"/>
        </w:rPr>
        <w:fldChar w:fldCharType="begin" w:fldLock="1"/>
      </w:r>
      <w:r w:rsidR="00120586">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2]","plainTextFormattedCitation":"[2]","previouslyFormattedCitation":"[4]"},"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2]</w:t>
      </w:r>
      <w:r w:rsidR="00164C38" w:rsidRPr="00D715B2">
        <w:rPr>
          <w:rFonts w:cstheme="minorHAnsi"/>
          <w:lang w:val="en-US"/>
        </w:rPr>
        <w:fldChar w:fldCharType="end"/>
      </w:r>
      <w:r w:rsidR="00F0771E" w:rsidRPr="00D715B2">
        <w:rPr>
          <w:rFonts w:cstheme="minorHAnsi"/>
          <w:lang w:val="en-US"/>
        </w:rPr>
        <w:t xml:space="preserve">. </w:t>
      </w:r>
      <w:r w:rsidR="00CD2A49" w:rsidRPr="00D715B2">
        <w:rPr>
          <w:rFonts w:cstheme="minorHAnsi"/>
          <w:lang w:val="en-US"/>
        </w:rPr>
        <w:t xml:space="preserve">While </w:t>
      </w:r>
      <w:r w:rsidR="00F0771E" w:rsidRPr="00D715B2">
        <w:rPr>
          <w:rFonts w:cstheme="minorHAnsi"/>
          <w:lang w:val="en-US"/>
        </w:rPr>
        <w:t xml:space="preserve">interventions such as induction of </w:t>
      </w:r>
      <w:proofErr w:type="spellStart"/>
      <w:r w:rsidR="00F0771E" w:rsidRPr="00D715B2">
        <w:rPr>
          <w:rFonts w:cstheme="minorHAnsi"/>
          <w:lang w:val="en-US"/>
        </w:rPr>
        <w:t>labour</w:t>
      </w:r>
      <w:proofErr w:type="spellEnd"/>
      <w:r w:rsidR="00F0771E" w:rsidRPr="00D715B2">
        <w:rPr>
          <w:rFonts w:cstheme="minorHAnsi"/>
          <w:lang w:val="en-US"/>
        </w:rPr>
        <w:t xml:space="preserve"> or operative delivery can be employed if the risks of continuing the pregnancy are higher than </w:t>
      </w:r>
      <w:r w:rsidR="00B040B6" w:rsidRPr="00D715B2">
        <w:rPr>
          <w:rFonts w:cstheme="minorHAnsi"/>
          <w:lang w:val="en-US"/>
        </w:rPr>
        <w:t xml:space="preserve">those of early </w:t>
      </w:r>
      <w:r w:rsidR="00F0771E" w:rsidRPr="00D715B2">
        <w:rPr>
          <w:rFonts w:cstheme="minorHAnsi"/>
          <w:lang w:val="en-US"/>
        </w:rPr>
        <w:t>delivery</w:t>
      </w:r>
      <w:r w:rsidR="00164C38" w:rsidRPr="00D715B2">
        <w:rPr>
          <w:rFonts w:cstheme="minorHAnsi"/>
          <w:lang w:val="en-US"/>
        </w:rPr>
        <w:t xml:space="preserve"> </w:t>
      </w:r>
      <w:r w:rsidR="00164C38" w:rsidRPr="00D715B2">
        <w:rPr>
          <w:rFonts w:cstheme="minorHAnsi"/>
          <w:lang w:val="en-US"/>
        </w:rPr>
        <w:fldChar w:fldCharType="begin" w:fldLock="1"/>
      </w:r>
      <w:r w:rsidR="00120586">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3]","plainTextFormattedCitation":"[3]","previouslyFormattedCitation":"[11]"},"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3]</w:t>
      </w:r>
      <w:r w:rsidR="00164C38" w:rsidRPr="00D715B2">
        <w:rPr>
          <w:rFonts w:cstheme="minorHAnsi"/>
          <w:lang w:val="en-US"/>
        </w:rPr>
        <w:fldChar w:fldCharType="end"/>
      </w:r>
      <w:r w:rsidR="00DD6CB4" w:rsidRPr="00D715B2">
        <w:rPr>
          <w:rFonts w:cstheme="minorHAnsi"/>
          <w:lang w:val="en-US"/>
        </w:rPr>
        <w:t xml:space="preserve"> there is a lack of</w:t>
      </w:r>
      <w:r w:rsidR="00F0771E" w:rsidRPr="00D715B2">
        <w:rPr>
          <w:rFonts w:cstheme="minorHAnsi"/>
          <w:lang w:val="en-US"/>
        </w:rPr>
        <w:t xml:space="preserve"> clear data on </w:t>
      </w:r>
      <w:r w:rsidR="00DD6CB4" w:rsidRPr="00D715B2">
        <w:rPr>
          <w:rFonts w:cstheme="minorHAnsi"/>
          <w:lang w:val="en-US"/>
        </w:rPr>
        <w:t>when to intervene</w:t>
      </w:r>
      <w:r w:rsidR="00B040B6" w:rsidRPr="00D715B2">
        <w:rPr>
          <w:rFonts w:cstheme="minorHAnsi"/>
          <w:lang w:val="en-US"/>
        </w:rPr>
        <w:t>.</w:t>
      </w:r>
      <w:r w:rsidR="004C0F54" w:rsidRPr="00D715B2">
        <w:rPr>
          <w:rFonts w:cstheme="minorHAnsi"/>
          <w:lang w:val="en-US"/>
        </w:rPr>
        <w:t xml:space="preserve"> </w:t>
      </w:r>
      <w:r w:rsidR="00B040B6" w:rsidRPr="00D715B2">
        <w:rPr>
          <w:rFonts w:cstheme="minorHAnsi"/>
          <w:lang w:val="en-US"/>
        </w:rPr>
        <w:t>C</w:t>
      </w:r>
      <w:r w:rsidR="00F0771E" w:rsidRPr="00D715B2">
        <w:rPr>
          <w:rFonts w:cstheme="minorHAnsi"/>
          <w:lang w:val="en-US"/>
        </w:rPr>
        <w:t xml:space="preserve">urrent </w:t>
      </w:r>
      <w:commentRangeStart w:id="3"/>
      <w:commentRangeEnd w:id="3"/>
      <w:r w:rsidR="00B040B6" w:rsidRPr="00D715B2">
        <w:rPr>
          <w:rStyle w:val="CommentReference"/>
        </w:rPr>
        <w:commentReference w:id="3"/>
      </w:r>
      <w:r w:rsidR="00B040B6" w:rsidRPr="00D715B2">
        <w:rPr>
          <w:rFonts w:cstheme="minorHAnsi"/>
          <w:lang w:val="en-US"/>
        </w:rPr>
        <w:t xml:space="preserve">UK clinical </w:t>
      </w:r>
      <w:r w:rsidR="00F0771E" w:rsidRPr="00D715B2">
        <w:rPr>
          <w:rFonts w:cstheme="minorHAnsi"/>
          <w:lang w:val="en-US"/>
        </w:rPr>
        <w:t xml:space="preserve">guidelines </w:t>
      </w:r>
      <w:proofErr w:type="spellStart"/>
      <w:r w:rsidR="00F0771E" w:rsidRPr="00D715B2">
        <w:rPr>
          <w:rFonts w:cstheme="minorHAnsi"/>
          <w:lang w:val="en-US"/>
        </w:rPr>
        <w:t>recognise</w:t>
      </w:r>
      <w:proofErr w:type="spellEnd"/>
      <w:r w:rsidR="00F0771E" w:rsidRPr="00D715B2">
        <w:rPr>
          <w:rFonts w:cstheme="minorHAnsi"/>
          <w:lang w:val="en-US"/>
        </w:rPr>
        <w:t xml:space="preserve"> </w:t>
      </w:r>
      <w:r w:rsidR="005279D0" w:rsidRPr="00D715B2">
        <w:rPr>
          <w:rFonts w:cstheme="minorHAnsi"/>
          <w:lang w:val="en-US"/>
        </w:rPr>
        <w:t>this and</w:t>
      </w:r>
      <w:r w:rsidR="00F0771E" w:rsidRPr="00D715B2">
        <w:rPr>
          <w:rFonts w:cstheme="minorHAnsi"/>
          <w:lang w:val="en-US"/>
        </w:rPr>
        <w:t xml:space="preserve"> suggest that a research priority is to</w:t>
      </w:r>
      <w:r w:rsidR="00F64859" w:rsidRPr="00D715B2">
        <w:rPr>
          <w:rFonts w:cstheme="minorHAnsi"/>
          <w:lang w:val="en-US"/>
        </w:rPr>
        <w:t xml:space="preserve"> </w:t>
      </w:r>
      <w:commentRangeStart w:id="4"/>
      <w:r w:rsidR="00F64859" w:rsidRPr="00D715B2">
        <w:rPr>
          <w:rFonts w:cstheme="minorHAnsi"/>
          <w:lang w:val="en-US"/>
        </w:rPr>
        <w:t>accurately</w:t>
      </w:r>
      <w:commentRangeEnd w:id="4"/>
      <w:r w:rsidR="00F64859" w:rsidRPr="00D715B2">
        <w:rPr>
          <w:rStyle w:val="CommentReference"/>
        </w:rPr>
        <w:commentReference w:id="4"/>
      </w:r>
      <w:r w:rsidR="00F64859" w:rsidRPr="00D715B2">
        <w:rPr>
          <w:rFonts w:cstheme="minorHAnsi"/>
          <w:lang w:val="en-US"/>
        </w:rPr>
        <w:t xml:space="preserve"> </w:t>
      </w:r>
      <w:r w:rsidR="0004753E" w:rsidRPr="00D715B2">
        <w:rPr>
          <w:rFonts w:cstheme="minorHAnsi"/>
          <w:lang w:val="en-US"/>
        </w:rPr>
        <w:t>“</w:t>
      </w:r>
      <w:r w:rsidR="00F0771E" w:rsidRPr="00D715B2">
        <w:rPr>
          <w:rFonts w:cstheme="minorHAnsi"/>
          <w:lang w:val="en-US"/>
        </w:rPr>
        <w:t>identify babies at particularly high risk of morbidity and mortality who will benefit from induction and therefore avoid induction for babies who do not need it</w:t>
      </w:r>
      <w:r w:rsidR="0004753E" w:rsidRPr="00D715B2">
        <w:rPr>
          <w:rFonts w:cstheme="minorHAnsi"/>
          <w:lang w:val="en-US"/>
        </w:rPr>
        <w:t>”</w:t>
      </w:r>
      <w:r w:rsidR="00164C38" w:rsidRPr="00D715B2">
        <w:rPr>
          <w:rFonts w:cstheme="minorHAnsi"/>
          <w:lang w:val="en-US"/>
        </w:rPr>
        <w:t xml:space="preserve"> </w:t>
      </w:r>
      <w:r w:rsidR="00164C38" w:rsidRPr="00D715B2">
        <w:rPr>
          <w:rFonts w:cstheme="minorHAnsi"/>
          <w:lang w:val="en-US"/>
        </w:rPr>
        <w:fldChar w:fldCharType="begin" w:fldLock="1"/>
      </w:r>
      <w:r w:rsidR="00120586">
        <w:rPr>
          <w:rFonts w:cstheme="minorHAnsi"/>
          <w:lang w:val="en-US"/>
        </w:rPr>
        <w:instrText>ADDIN CSL_CITATION {"citationItems":[{"id":"ITEM-1","itemData":{"id":"ITEM-1","issued":{"date-parts":[["2008"]]},"title":"Inducing labour Clinical guideline","type":"report"},"uris":["http://www.mendeley.com/documents/?uuid=39445069-4e57-3620-abcf-3eb8d7957004"]}],"mendeley":{"formattedCitation":"[4]","plainTextFormattedCitation":"[4]","previouslyFormattedCitation":"[13]"},"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4]</w:t>
      </w:r>
      <w:r w:rsidR="00164C38" w:rsidRPr="00D715B2">
        <w:rPr>
          <w:rFonts w:cstheme="minorHAnsi"/>
          <w:lang w:val="en-US"/>
        </w:rPr>
        <w:fldChar w:fldCharType="end"/>
      </w:r>
      <w:r w:rsidR="00F0771E" w:rsidRPr="00D715B2">
        <w:rPr>
          <w:rFonts w:cstheme="minorHAnsi"/>
          <w:lang w:val="en-US"/>
        </w:rPr>
        <w:t>.</w:t>
      </w:r>
    </w:p>
    <w:p w14:paraId="086BE918" w14:textId="77777777" w:rsidR="00F0771E" w:rsidRPr="008811A0" w:rsidRDefault="00F0771E" w:rsidP="00F0771E">
      <w:pPr>
        <w:rPr>
          <w:rFonts w:cstheme="minorHAnsi"/>
          <w:color w:val="FF0000"/>
          <w:lang w:val="en-US"/>
        </w:rPr>
      </w:pPr>
    </w:p>
    <w:p w14:paraId="7E03D32B" w14:textId="4C1B24F1" w:rsidR="00F0771E" w:rsidRPr="008811A0" w:rsidRDefault="00F64859">
      <w:pPr>
        <w:rPr>
          <w:rFonts w:cstheme="minorHAnsi"/>
          <w:color w:val="FF0000"/>
          <w:lang w:val="en-US"/>
        </w:rPr>
      </w:pPr>
      <w:r w:rsidRPr="008811A0">
        <w:rPr>
          <w:rFonts w:cstheme="minorHAnsi"/>
          <w:color w:val="FF0000"/>
          <w:highlight w:val="yellow"/>
          <w:lang w:val="en-US"/>
        </w:rPr>
        <w:t>Badawi et al identified 35 potential risk factors for HIE based</w:t>
      </w:r>
      <w:r w:rsidR="009625DC">
        <w:rPr>
          <w:rFonts w:cstheme="minorHAnsi"/>
          <w:color w:val="FF0000"/>
          <w:highlight w:val="yellow"/>
          <w:lang w:val="en-US"/>
        </w:rPr>
        <w:t xml:space="preserve"> (antenatal n=20, intrapartum n=14 and growth n=1)</w:t>
      </w:r>
      <w:r w:rsidRPr="008811A0">
        <w:rPr>
          <w:rFonts w:cstheme="minorHAnsi"/>
          <w:color w:val="FF0000"/>
          <w:highlight w:val="yellow"/>
          <w:lang w:val="en-US"/>
        </w:rPr>
        <w:t xml:space="preserve"> on them being independently (of each other) associated with </w:t>
      </w:r>
      <w:r w:rsidR="00226DA4" w:rsidRPr="008811A0">
        <w:rPr>
          <w:rFonts w:cstheme="minorHAnsi"/>
          <w:color w:val="FF0000"/>
          <w:highlight w:val="yellow"/>
          <w:lang w:val="en-US"/>
        </w:rPr>
        <w:t xml:space="preserve">HIE </w:t>
      </w:r>
      <w:r w:rsidR="00164C38" w:rsidRPr="008811A0">
        <w:rPr>
          <w:rFonts w:cstheme="minorHAnsi"/>
          <w:color w:val="FF0000"/>
          <w:highlight w:val="yellow"/>
          <w:lang w:val="en-US"/>
        </w:rPr>
        <w:fldChar w:fldCharType="begin" w:fldLock="1"/>
      </w:r>
      <w:r w:rsidR="00120586">
        <w:rPr>
          <w:rFonts w:cstheme="minorHAnsi"/>
          <w:color w:val="FF0000"/>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5], [6]","plainTextFormattedCitation":"[5], [6]","previouslyFormattedCitation":"[14], [15]"},"properties":{"noteIndex":0},"schema":"https://github.com/citation-style-language/schema/raw/master/csl-citation.json"}</w:instrText>
      </w:r>
      <w:r w:rsidR="00164C38" w:rsidRPr="008811A0">
        <w:rPr>
          <w:rFonts w:cstheme="minorHAnsi"/>
          <w:color w:val="FF0000"/>
          <w:highlight w:val="yellow"/>
          <w:lang w:val="en-US"/>
        </w:rPr>
        <w:fldChar w:fldCharType="separate"/>
      </w:r>
      <w:r w:rsidR="00120586" w:rsidRPr="00120586">
        <w:rPr>
          <w:rFonts w:cstheme="minorHAnsi"/>
          <w:noProof/>
          <w:color w:val="FF0000"/>
          <w:highlight w:val="yellow"/>
          <w:lang w:val="en-US"/>
        </w:rPr>
        <w:t>[5], [6]</w:t>
      </w:r>
      <w:r w:rsidR="00164C38" w:rsidRPr="008811A0">
        <w:rPr>
          <w:rFonts w:cstheme="minorHAnsi"/>
          <w:color w:val="FF0000"/>
          <w:highlight w:val="yellow"/>
          <w:lang w:val="en-US"/>
        </w:rPr>
        <w:fldChar w:fldCharType="end"/>
      </w:r>
      <w:r w:rsidR="00F0771E" w:rsidRPr="008811A0">
        <w:rPr>
          <w:rFonts w:cstheme="minorHAnsi"/>
          <w:color w:val="FF0000"/>
          <w:highlight w:val="yellow"/>
          <w:lang w:val="en-US"/>
        </w:rPr>
        <w:t>.</w:t>
      </w:r>
      <w:r w:rsidR="008C0E49" w:rsidRPr="008811A0">
        <w:rPr>
          <w:rFonts w:cstheme="minorHAnsi"/>
          <w:color w:val="FF0000"/>
          <w:lang w:val="en-US"/>
        </w:rPr>
        <w:t xml:space="preserve"> </w:t>
      </w:r>
      <w:r w:rsidRPr="008811A0">
        <w:rPr>
          <w:rFonts w:cstheme="minorHAnsi"/>
          <w:color w:val="FF0000"/>
          <w:lang w:val="en-US"/>
        </w:rPr>
        <w:t>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w:t>
      </w:r>
      <w:r w:rsidR="00367A25">
        <w:rPr>
          <w:rFonts w:cstheme="minorHAnsi"/>
          <w:color w:val="FF0000"/>
          <w:lang w:val="en-US"/>
        </w:rPr>
        <w:t>,</w:t>
      </w:r>
      <w:r w:rsidRPr="008811A0">
        <w:rPr>
          <w:rFonts w:cstheme="minorHAnsi"/>
          <w:color w:val="FF0000"/>
          <w:lang w:val="en-US"/>
        </w:rPr>
        <w:t xml:space="preserve"> very large prospective cohort studies would be necessary to explore prediction. In a search of publications in the last ten years we identified just </w:t>
      </w:r>
      <w:proofErr w:type="spellStart"/>
      <w:r w:rsidRPr="008811A0">
        <w:rPr>
          <w:rFonts w:cstheme="minorHAnsi"/>
          <w:color w:val="FF0000"/>
          <w:lang w:val="en-US"/>
        </w:rPr>
        <w:t>xxxx</w:t>
      </w:r>
      <w:proofErr w:type="spellEnd"/>
      <w:r w:rsidRPr="008811A0">
        <w:rPr>
          <w:rFonts w:cstheme="minorHAnsi"/>
          <w:color w:val="FF0000"/>
          <w:lang w:val="en-US"/>
        </w:rPr>
        <w:t xml:space="preserve">.  </w:t>
      </w:r>
      <w:commentRangeStart w:id="5"/>
      <w:r w:rsidR="008C0E49" w:rsidRPr="008811A0">
        <w:rPr>
          <w:rFonts w:cstheme="minorHAnsi"/>
          <w:color w:val="FF0000"/>
          <w:lang w:val="en-US"/>
        </w:rPr>
        <w:t>Here</w:t>
      </w:r>
      <w:commentRangeEnd w:id="5"/>
      <w:r w:rsidR="00B040B6" w:rsidRPr="008811A0">
        <w:rPr>
          <w:rStyle w:val="CommentReference"/>
          <w:color w:val="FF0000"/>
        </w:rPr>
        <w:commentReference w:id="5"/>
      </w:r>
      <w:r w:rsidR="008C0E49" w:rsidRPr="008811A0">
        <w:rPr>
          <w:rFonts w:cstheme="minorHAnsi"/>
          <w:color w:val="FF0000"/>
          <w:lang w:val="en-US"/>
        </w:rPr>
        <w:t xml:space="preserve"> w</w:t>
      </w:r>
      <w:r w:rsidR="00F0771E" w:rsidRPr="008811A0">
        <w:rPr>
          <w:rFonts w:cstheme="minorHAnsi"/>
          <w:color w:val="FF0000"/>
          <w:lang w:val="en-US"/>
        </w:rPr>
        <w:t xml:space="preserve">e investigate the potential of </w:t>
      </w:r>
      <w:r w:rsidR="008C0E49" w:rsidRPr="008811A0">
        <w:rPr>
          <w:rFonts w:cstheme="minorHAnsi"/>
          <w:color w:val="FF0000"/>
          <w:lang w:val="en-US"/>
        </w:rPr>
        <w:t xml:space="preserve">automated features selection approaches and ML classification </w:t>
      </w:r>
      <w:r w:rsidR="00F0771E" w:rsidRPr="008811A0">
        <w:rPr>
          <w:rFonts w:cstheme="minorHAnsi"/>
          <w:color w:val="FF0000"/>
          <w:lang w:val="en-US"/>
        </w:rPr>
        <w:t>to simplify the development of a clinical prediction model</w:t>
      </w:r>
      <w:r w:rsidR="007618EA" w:rsidRPr="008811A0">
        <w:rPr>
          <w:rFonts w:cstheme="minorHAnsi"/>
          <w:color w:val="FF0000"/>
          <w:lang w:val="en-US"/>
        </w:rPr>
        <w:t xml:space="preserve">ling </w:t>
      </w:r>
      <w:r w:rsidR="00F0771E" w:rsidRPr="008811A0">
        <w:rPr>
          <w:rFonts w:cstheme="minorHAnsi"/>
          <w:color w:val="FF0000"/>
          <w:lang w:val="en-US"/>
        </w:rPr>
        <w:t>for HIE.</w:t>
      </w:r>
      <w:r w:rsidRPr="008811A0">
        <w:rPr>
          <w:rFonts w:cstheme="minorHAnsi"/>
          <w:color w:val="FF0000"/>
          <w:lang w:val="en-US"/>
        </w:rPr>
        <w:t xml:space="preserve"> We use this approach to explore prediction accuracy of the 35 Badawi risk factors and to compare that with models derived from all available clinical recorded data from the large US </w:t>
      </w:r>
      <w:r w:rsidR="00F0771E" w:rsidRPr="008811A0">
        <w:rPr>
          <w:rFonts w:cstheme="minorHAnsi"/>
          <w:color w:val="FF0000"/>
          <w:lang w:val="en-US"/>
        </w:rPr>
        <w:t>Collaborative Perinatal Project</w:t>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120586">
        <w:rPr>
          <w:rFonts w:cstheme="minorHAnsi"/>
          <w:color w:val="FF0000"/>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7]","plainTextFormattedCitation":"[7]","previouslyFormattedCitation":"[16]"},"properties":{"noteIndex":0},"schema":"https://github.com/citation-style-language/schema/raw/master/csl-citation.json"}</w:instrText>
      </w:r>
      <w:r w:rsidR="000760FE" w:rsidRPr="008811A0">
        <w:rPr>
          <w:rFonts w:cstheme="minorHAnsi"/>
          <w:color w:val="FF0000"/>
          <w:lang w:val="en-US"/>
        </w:rPr>
        <w:fldChar w:fldCharType="separate"/>
      </w:r>
      <w:r w:rsidR="00120586" w:rsidRPr="00120586">
        <w:rPr>
          <w:rFonts w:cstheme="minorHAnsi"/>
          <w:noProof/>
          <w:color w:val="FF0000"/>
          <w:lang w:val="en-US"/>
        </w:rPr>
        <w:t>[7]</w:t>
      </w:r>
      <w:r w:rsidR="000760FE" w:rsidRPr="008811A0">
        <w:rPr>
          <w:rFonts w:cstheme="minorHAnsi"/>
          <w:color w:val="FF0000"/>
          <w:lang w:val="en-US"/>
        </w:rPr>
        <w:fldChar w:fldCharType="end"/>
      </w:r>
      <w:r w:rsidR="00F0771E" w:rsidRPr="008811A0">
        <w:rPr>
          <w:rFonts w:cstheme="minorHAnsi"/>
          <w:color w:val="FF0000"/>
          <w:lang w:val="en-US"/>
        </w:rPr>
        <w:t xml:space="preserve"> (CPP). Collection of data was from 14 units across the United States and showed little evidence of selection </w:t>
      </w:r>
      <w:commentRangeStart w:id="6"/>
      <w:r w:rsidR="00F0771E" w:rsidRPr="008811A0">
        <w:rPr>
          <w:rFonts w:cstheme="minorHAnsi"/>
          <w:color w:val="FF0000"/>
          <w:lang w:val="en-US"/>
        </w:rPr>
        <w:t>bias</w:t>
      </w:r>
      <w:commentRangeEnd w:id="6"/>
      <w:r w:rsidR="00B155E2" w:rsidRPr="008811A0">
        <w:rPr>
          <w:rStyle w:val="CommentReference"/>
          <w:color w:val="FF0000"/>
        </w:rPr>
        <w:commentReference w:id="6"/>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120586">
        <w:rPr>
          <w:rFonts w:cstheme="minorHAnsi"/>
          <w:color w:val="FF0000"/>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8]","plainTextFormattedCitation":"[8]","previouslyFormattedCitation":"[17]"},"properties":{"noteIndex":0},"schema":"https://github.com/citation-style-language/schema/raw/master/csl-citation.json"}</w:instrText>
      </w:r>
      <w:r w:rsidR="000760FE" w:rsidRPr="008811A0">
        <w:rPr>
          <w:rFonts w:cstheme="minorHAnsi"/>
          <w:color w:val="FF0000"/>
          <w:lang w:val="en-US"/>
        </w:rPr>
        <w:fldChar w:fldCharType="separate"/>
      </w:r>
      <w:r w:rsidR="00120586" w:rsidRPr="00120586">
        <w:rPr>
          <w:rFonts w:cstheme="minorHAnsi"/>
          <w:noProof/>
          <w:color w:val="FF0000"/>
          <w:lang w:val="en-US"/>
        </w:rPr>
        <w:t>[8]</w:t>
      </w:r>
      <w:r w:rsidR="000760FE" w:rsidRPr="008811A0">
        <w:rPr>
          <w:rFonts w:cstheme="minorHAnsi"/>
          <w:color w:val="FF0000"/>
          <w:lang w:val="en-US"/>
        </w:rPr>
        <w:fldChar w:fldCharType="end"/>
      </w:r>
      <w:r w:rsidR="00F0771E" w:rsidRPr="008811A0">
        <w:rPr>
          <w:rFonts w:cstheme="minorHAnsi"/>
          <w:color w:val="FF0000"/>
          <w:lang w:val="en-US"/>
        </w:rPr>
        <w:t xml:space="preserve">. The dataset includes data on approximately 60,000 pregnancies, and 58,000 live born infants born between 1959 and 1965. Data was collected throughout the prenatal period, </w:t>
      </w:r>
      <w:proofErr w:type="spellStart"/>
      <w:proofErr w:type="gramStart"/>
      <w:r w:rsidR="00F0771E" w:rsidRPr="008811A0">
        <w:rPr>
          <w:rFonts w:cstheme="minorHAnsi"/>
          <w:color w:val="FF0000"/>
          <w:lang w:val="en-US"/>
        </w:rPr>
        <w:t>labour</w:t>
      </w:r>
      <w:proofErr w:type="spellEnd"/>
      <w:proofErr w:type="gramEnd"/>
      <w:r w:rsidR="00F0771E" w:rsidRPr="008811A0">
        <w:rPr>
          <w:rFonts w:cstheme="minorHAnsi"/>
          <w:color w:val="FF0000"/>
          <w:lang w:val="en-US"/>
        </w:rPr>
        <w:t xml:space="preserve"> and delivery, postpartum and as the child grew.</w:t>
      </w:r>
    </w:p>
    <w:p w14:paraId="1C708302" w14:textId="235EAA9C" w:rsidR="007C3DF6" w:rsidRPr="008811A0" w:rsidRDefault="007C3DF6" w:rsidP="00172234">
      <w:pPr>
        <w:rPr>
          <w:rFonts w:cstheme="minorHAnsi"/>
          <w:b/>
          <w:bCs/>
          <w:color w:val="FF0000"/>
          <w:lang w:val="en-US"/>
        </w:rPr>
      </w:pPr>
    </w:p>
    <w:p w14:paraId="1DD615C5" w14:textId="73958F05" w:rsidR="00EB424B" w:rsidRDefault="00E86919" w:rsidP="00E86919">
      <w:pPr>
        <w:shd w:val="clear" w:color="auto" w:fill="FFFFFF"/>
        <w:rPr>
          <w:rFonts w:ascii="Calibri" w:eastAsia="Times New Roman" w:hAnsi="Calibri" w:cs="Calibri"/>
          <w:color w:val="201F1E"/>
          <w:sz w:val="22"/>
          <w:szCs w:val="22"/>
          <w:bdr w:val="none" w:sz="0" w:space="0" w:color="auto" w:frame="1"/>
          <w:lang w:eastAsia="en-GB"/>
        </w:rPr>
      </w:pPr>
      <w:commentRangeStart w:id="7"/>
      <w:r w:rsidRPr="00E86919">
        <w:rPr>
          <w:rFonts w:ascii="Calibri" w:eastAsia="Times New Roman" w:hAnsi="Calibri" w:cs="Calibri"/>
          <w:color w:val="201F1E"/>
          <w:sz w:val="22"/>
          <w:szCs w:val="22"/>
          <w:bdr w:val="none" w:sz="0" w:space="0" w:color="auto" w:frame="1"/>
          <w:lang w:eastAsia="en-GB"/>
        </w:rPr>
        <w:t xml:space="preserve">The aim of this study is to </w:t>
      </w:r>
      <w:r w:rsidR="004C54E0" w:rsidRPr="00E86919">
        <w:rPr>
          <w:rFonts w:ascii="Calibri" w:eastAsia="Times New Roman" w:hAnsi="Calibri" w:cs="Calibri"/>
          <w:color w:val="201F1E"/>
          <w:sz w:val="22"/>
          <w:szCs w:val="22"/>
          <w:bdr w:val="none" w:sz="0" w:space="0" w:color="auto" w:frame="1"/>
          <w:lang w:eastAsia="en-GB"/>
        </w:rPr>
        <w:t>explore the feasibility of undertaking real</w:t>
      </w:r>
      <w:r w:rsidR="004C54E0">
        <w:rPr>
          <w:rFonts w:ascii="Calibri" w:eastAsia="Times New Roman" w:hAnsi="Calibri" w:cs="Calibri"/>
          <w:color w:val="201F1E"/>
          <w:sz w:val="22"/>
          <w:szCs w:val="22"/>
          <w:bdr w:val="none" w:sz="0" w:space="0" w:color="auto" w:frame="1"/>
          <w:lang w:eastAsia="en-GB"/>
        </w:rPr>
        <w:t>-</w:t>
      </w:r>
      <w:r w:rsidR="004C54E0" w:rsidRPr="00E86919">
        <w:rPr>
          <w:rFonts w:ascii="Calibri" w:eastAsia="Times New Roman" w:hAnsi="Calibri" w:cs="Calibri"/>
          <w:color w:val="201F1E"/>
          <w:sz w:val="22"/>
          <w:szCs w:val="22"/>
          <w:bdr w:val="none" w:sz="0" w:space="0" w:color="auto" w:frame="1"/>
          <w:lang w:eastAsia="en-GB"/>
        </w:rPr>
        <w:t>time updated risk stratification in pregnancy</w:t>
      </w:r>
      <w:r w:rsidR="004C54E0" w:rsidRPr="004C54E0">
        <w:rPr>
          <w:rFonts w:ascii="Calibri" w:eastAsia="Times New Roman" w:hAnsi="Calibri" w:cs="Calibri"/>
          <w:color w:val="201F1E"/>
          <w:sz w:val="22"/>
          <w:szCs w:val="22"/>
          <w:bdr w:val="none" w:sz="0" w:space="0" w:color="auto" w:frame="1"/>
          <w:lang w:eastAsia="en-GB"/>
        </w:rPr>
        <w:t xml:space="preserve"> </w:t>
      </w:r>
      <w:r w:rsidR="004C54E0" w:rsidRPr="00E86919">
        <w:rPr>
          <w:rFonts w:ascii="Calibri" w:eastAsia="Times New Roman" w:hAnsi="Calibri" w:cs="Calibri"/>
          <w:color w:val="201F1E"/>
          <w:sz w:val="22"/>
          <w:szCs w:val="22"/>
          <w:bdr w:val="none" w:sz="0" w:space="0" w:color="auto" w:frame="1"/>
          <w:lang w:eastAsia="en-GB"/>
        </w:rPr>
        <w:t xml:space="preserve">using a </w:t>
      </w:r>
      <w:r w:rsidR="001667BB" w:rsidRPr="00E86919">
        <w:rPr>
          <w:rFonts w:ascii="Calibri" w:eastAsia="Times New Roman" w:hAnsi="Calibri" w:cs="Calibri"/>
          <w:color w:val="201F1E"/>
          <w:sz w:val="22"/>
          <w:szCs w:val="22"/>
          <w:bdr w:val="none" w:sz="0" w:space="0" w:color="auto" w:frame="1"/>
          <w:lang w:eastAsia="en-GB"/>
        </w:rPr>
        <w:t>large linked antenatal and intrapartum dataset</w:t>
      </w:r>
      <w:r w:rsidR="001667BB">
        <w:rPr>
          <w:rFonts w:ascii="Calibri" w:eastAsia="Times New Roman" w:hAnsi="Calibri" w:cs="Calibri"/>
          <w:color w:val="201F1E"/>
          <w:sz w:val="22"/>
          <w:szCs w:val="22"/>
          <w:bdr w:val="none" w:sz="0" w:space="0" w:color="auto" w:frame="1"/>
          <w:lang w:eastAsia="en-GB"/>
        </w:rPr>
        <w:t xml:space="preserve"> applied to</w:t>
      </w:r>
      <w:r w:rsidR="004C54E0">
        <w:rPr>
          <w:rFonts w:ascii="Calibri" w:eastAsia="Times New Roman" w:hAnsi="Calibri" w:cs="Calibri"/>
          <w:color w:val="201F1E"/>
          <w:sz w:val="22"/>
          <w:szCs w:val="22"/>
          <w:bdr w:val="none" w:sz="0" w:space="0" w:color="auto" w:frame="1"/>
          <w:lang w:eastAsia="en-GB"/>
        </w:rPr>
        <w:t xml:space="preserve"> </w:t>
      </w:r>
      <w:r w:rsidR="000C3100" w:rsidRPr="00E86919">
        <w:rPr>
          <w:rFonts w:ascii="Calibri" w:eastAsia="Times New Roman" w:hAnsi="Calibri" w:cs="Calibri"/>
          <w:color w:val="201F1E"/>
          <w:sz w:val="22"/>
          <w:szCs w:val="22"/>
          <w:bdr w:val="none" w:sz="0" w:space="0" w:color="auto" w:frame="1"/>
          <w:lang w:eastAsia="en-GB"/>
        </w:rPr>
        <w:t xml:space="preserve">prediction </w:t>
      </w:r>
      <w:r w:rsidR="000C3100">
        <w:rPr>
          <w:rFonts w:ascii="Calibri" w:eastAsia="Times New Roman" w:hAnsi="Calibri" w:cs="Calibri"/>
          <w:color w:val="201F1E"/>
          <w:sz w:val="22"/>
          <w:szCs w:val="22"/>
          <w:bdr w:val="none" w:sz="0" w:space="0" w:color="auto" w:frame="1"/>
          <w:lang w:eastAsia="en-GB"/>
        </w:rPr>
        <w:t xml:space="preserve">of </w:t>
      </w:r>
      <w:r w:rsidR="000C3100" w:rsidRPr="00E86919">
        <w:rPr>
          <w:rFonts w:ascii="Calibri" w:eastAsia="Times New Roman" w:hAnsi="Calibri" w:cs="Calibri"/>
          <w:color w:val="201F1E"/>
          <w:sz w:val="22"/>
          <w:szCs w:val="22"/>
          <w:bdr w:val="none" w:sz="0" w:space="0" w:color="auto" w:frame="1"/>
          <w:lang w:eastAsia="en-GB"/>
        </w:rPr>
        <w:t>HIE</w:t>
      </w:r>
      <w:r w:rsidR="000C3100">
        <w:rPr>
          <w:rFonts w:ascii="Calibri" w:eastAsia="Times New Roman" w:hAnsi="Calibri" w:cs="Calibri"/>
          <w:color w:val="201F1E"/>
          <w:sz w:val="22"/>
          <w:szCs w:val="22"/>
          <w:bdr w:val="none" w:sz="0" w:space="0" w:color="auto" w:frame="1"/>
          <w:lang w:eastAsia="en-GB"/>
        </w:rPr>
        <w:t xml:space="preserve"> as an exemplar. </w:t>
      </w:r>
      <w:r w:rsidRPr="00E86919">
        <w:rPr>
          <w:rFonts w:ascii="Calibri" w:eastAsia="Times New Roman" w:hAnsi="Calibri" w:cs="Calibri"/>
          <w:color w:val="201F1E"/>
          <w:sz w:val="22"/>
          <w:szCs w:val="22"/>
          <w:bdr w:val="none" w:sz="0" w:space="0" w:color="auto" w:frame="1"/>
          <w:lang w:eastAsia="en-GB"/>
        </w:rPr>
        <w:t xml:space="preserve">To do this we used the </w:t>
      </w:r>
      <w:proofErr w:type="spellStart"/>
      <w:r w:rsidRPr="00E86919">
        <w:rPr>
          <w:rFonts w:ascii="Calibri" w:eastAsia="Times New Roman" w:hAnsi="Calibri" w:cs="Calibri"/>
          <w:color w:val="201F1E"/>
          <w:sz w:val="22"/>
          <w:szCs w:val="22"/>
          <w:bdr w:val="none" w:sz="0" w:space="0" w:color="auto" w:frame="1"/>
          <w:lang w:eastAsia="en-GB"/>
        </w:rPr>
        <w:t>xxxx</w:t>
      </w:r>
      <w:proofErr w:type="spellEnd"/>
      <w:r w:rsidRPr="00E86919">
        <w:rPr>
          <w:rFonts w:ascii="Calibri" w:eastAsia="Times New Roman" w:hAnsi="Calibri" w:cs="Calibri"/>
          <w:color w:val="201F1E"/>
          <w:sz w:val="22"/>
          <w:szCs w:val="22"/>
          <w:bdr w:val="none" w:sz="0" w:space="0" w:color="auto" w:frame="1"/>
          <w:lang w:eastAsia="en-GB"/>
        </w:rPr>
        <w:t xml:space="preserve"> data, which includes data on </w:t>
      </w:r>
      <w:proofErr w:type="spellStart"/>
      <w:r w:rsidRPr="00E86919">
        <w:rPr>
          <w:rFonts w:ascii="Calibri" w:eastAsia="Times New Roman" w:hAnsi="Calibri" w:cs="Calibri"/>
          <w:color w:val="201F1E"/>
          <w:sz w:val="22"/>
          <w:szCs w:val="22"/>
          <w:bdr w:val="none" w:sz="0" w:space="0" w:color="auto" w:frame="1"/>
          <w:lang w:eastAsia="en-GB"/>
        </w:rPr>
        <w:t>xxxxx</w:t>
      </w:r>
      <w:proofErr w:type="spellEnd"/>
      <w:r w:rsidRPr="00E86919">
        <w:rPr>
          <w:rFonts w:ascii="Calibri" w:eastAsia="Times New Roman" w:hAnsi="Calibri" w:cs="Calibri"/>
          <w:color w:val="201F1E"/>
          <w:sz w:val="22"/>
          <w:szCs w:val="22"/>
          <w:bdr w:val="none" w:sz="0" w:space="0" w:color="auto" w:frame="1"/>
          <w:lang w:eastAsia="en-GB"/>
        </w:rPr>
        <w:t xml:space="preserve"> pregnancies with deliveries occurring between xxx and </w:t>
      </w:r>
      <w:proofErr w:type="spellStart"/>
      <w:r w:rsidRPr="00E86919">
        <w:rPr>
          <w:rFonts w:ascii="Calibri" w:eastAsia="Times New Roman" w:hAnsi="Calibri" w:cs="Calibri"/>
          <w:color w:val="201F1E"/>
          <w:sz w:val="22"/>
          <w:szCs w:val="22"/>
          <w:bdr w:val="none" w:sz="0" w:space="0" w:color="auto" w:frame="1"/>
          <w:lang w:eastAsia="en-GB"/>
        </w:rPr>
        <w:t>yyy</w:t>
      </w:r>
      <w:proofErr w:type="spellEnd"/>
      <w:r w:rsidRPr="00E86919">
        <w:rPr>
          <w:rFonts w:ascii="Calibri" w:eastAsia="Times New Roman" w:hAnsi="Calibri" w:cs="Calibri"/>
          <w:color w:val="201F1E"/>
          <w:sz w:val="22"/>
          <w:szCs w:val="22"/>
          <w:bdr w:val="none" w:sz="0" w:space="0" w:color="auto" w:frame="1"/>
          <w:lang w:eastAsia="en-GB"/>
        </w:rPr>
        <w:t>. We used</w:t>
      </w:r>
      <w:r w:rsidR="0052102B">
        <w:rPr>
          <w:rFonts w:ascii="Calibri" w:eastAsia="Times New Roman" w:hAnsi="Calibri" w:cs="Calibri"/>
          <w:color w:val="201F1E"/>
          <w:sz w:val="22"/>
          <w:szCs w:val="22"/>
          <w:bdr w:val="none" w:sz="0" w:space="0" w:color="auto" w:frame="1"/>
          <w:lang w:eastAsia="en-GB"/>
        </w:rPr>
        <w:t xml:space="preserve"> automated feature selection and engineering approaches to </w:t>
      </w:r>
      <w:r w:rsidR="0052102B" w:rsidRPr="00582F75">
        <w:rPr>
          <w:rFonts w:ascii="Calibri" w:eastAsia="Times New Roman" w:hAnsi="Calibri" w:cs="Calibri"/>
          <w:sz w:val="22"/>
          <w:szCs w:val="22"/>
          <w:bdr w:val="none" w:sz="0" w:space="0" w:color="auto" w:frame="1"/>
          <w:lang w:eastAsia="en-GB"/>
        </w:rPr>
        <w:t>automate model development</w:t>
      </w:r>
      <w:r w:rsidR="00D62902">
        <w:rPr>
          <w:rFonts w:ascii="Calibri" w:eastAsia="Times New Roman" w:hAnsi="Calibri" w:cs="Calibri"/>
          <w:sz w:val="22"/>
          <w:szCs w:val="22"/>
          <w:bdr w:val="none" w:sz="0" w:space="0" w:color="auto" w:frame="1"/>
          <w:lang w:eastAsia="en-GB"/>
        </w:rPr>
        <w:t xml:space="preserve"> using all </w:t>
      </w:r>
      <w:r w:rsidR="00890FED">
        <w:rPr>
          <w:rFonts w:ascii="Calibri" w:eastAsia="Times New Roman" w:hAnsi="Calibri" w:cs="Calibri"/>
          <w:sz w:val="22"/>
          <w:szCs w:val="22"/>
          <w:bdr w:val="none" w:sz="0" w:space="0" w:color="auto" w:frame="1"/>
          <w:lang w:eastAsia="en-GB"/>
        </w:rPr>
        <w:t xml:space="preserve">available </w:t>
      </w:r>
      <w:r w:rsidR="00D62902">
        <w:rPr>
          <w:rFonts w:ascii="Calibri" w:eastAsia="Times New Roman" w:hAnsi="Calibri" w:cs="Calibri"/>
          <w:sz w:val="22"/>
          <w:szCs w:val="22"/>
          <w:bdr w:val="none" w:sz="0" w:space="0" w:color="auto" w:frame="1"/>
          <w:lang w:eastAsia="en-GB"/>
        </w:rPr>
        <w:t>variable</w:t>
      </w:r>
      <w:r w:rsidR="00890FED">
        <w:rPr>
          <w:rFonts w:ascii="Calibri" w:eastAsia="Times New Roman" w:hAnsi="Calibri" w:cs="Calibri"/>
          <w:sz w:val="22"/>
          <w:szCs w:val="22"/>
          <w:bdr w:val="none" w:sz="0" w:space="0" w:color="auto" w:frame="1"/>
          <w:lang w:eastAsia="en-GB"/>
        </w:rPr>
        <w:t>s</w:t>
      </w:r>
      <w:r w:rsidR="00D62902">
        <w:rPr>
          <w:rFonts w:ascii="Calibri" w:eastAsia="Times New Roman" w:hAnsi="Calibri" w:cs="Calibri"/>
          <w:sz w:val="22"/>
          <w:szCs w:val="22"/>
          <w:bdr w:val="none" w:sz="0" w:space="0" w:color="auto" w:frame="1"/>
          <w:lang w:eastAsia="en-GB"/>
        </w:rPr>
        <w:t xml:space="preserve"> and</w:t>
      </w:r>
      <w:r w:rsidR="0052102B" w:rsidRPr="00582F75">
        <w:rPr>
          <w:rFonts w:ascii="Calibri" w:eastAsia="Times New Roman" w:hAnsi="Calibri" w:cs="Calibri"/>
          <w:sz w:val="22"/>
          <w:szCs w:val="22"/>
          <w:bdr w:val="none" w:sz="0" w:space="0" w:color="auto" w:frame="1"/>
          <w:lang w:eastAsia="en-GB"/>
        </w:rPr>
        <w:t xml:space="preserve"> </w:t>
      </w:r>
      <w:r w:rsidRPr="00E86919">
        <w:rPr>
          <w:rFonts w:ascii="Calibri" w:eastAsia="Times New Roman" w:hAnsi="Calibri" w:cs="Calibri"/>
          <w:sz w:val="22"/>
          <w:szCs w:val="22"/>
          <w:bdr w:val="none" w:sz="0" w:space="0" w:color="auto" w:frame="1"/>
          <w:lang w:eastAsia="en-GB"/>
        </w:rPr>
        <w:t>compare</w:t>
      </w:r>
      <w:r w:rsidR="0063068B" w:rsidRPr="00D62902">
        <w:rPr>
          <w:rFonts w:ascii="Calibri" w:eastAsia="Times New Roman" w:hAnsi="Calibri" w:cs="Calibri"/>
          <w:sz w:val="22"/>
          <w:szCs w:val="22"/>
          <w:bdr w:val="none" w:sz="0" w:space="0" w:color="auto" w:frame="1"/>
          <w:lang w:eastAsia="en-GB"/>
        </w:rPr>
        <w:t xml:space="preserve">d </w:t>
      </w:r>
      <w:r w:rsidR="00D62902" w:rsidRPr="00D62902">
        <w:rPr>
          <w:rFonts w:ascii="Calibri" w:eastAsia="Times New Roman" w:hAnsi="Calibri" w:cs="Calibri"/>
          <w:sz w:val="22"/>
          <w:szCs w:val="22"/>
          <w:bdr w:val="none" w:sz="0" w:space="0" w:color="auto" w:frame="1"/>
          <w:lang w:eastAsia="en-GB"/>
        </w:rPr>
        <w:t xml:space="preserve">this approach </w:t>
      </w:r>
      <w:r w:rsidR="0063068B" w:rsidRPr="00D62902">
        <w:rPr>
          <w:rFonts w:ascii="Calibri" w:eastAsia="Times New Roman" w:hAnsi="Calibri" w:cs="Calibri"/>
          <w:sz w:val="22"/>
          <w:szCs w:val="22"/>
          <w:bdr w:val="none" w:sz="0" w:space="0" w:color="auto" w:frame="1"/>
          <w:lang w:eastAsia="en-GB"/>
        </w:rPr>
        <w:t>with</w:t>
      </w:r>
      <w:r w:rsidRPr="00E86919">
        <w:rPr>
          <w:rFonts w:ascii="Calibri" w:eastAsia="Times New Roman" w:hAnsi="Calibri" w:cs="Calibri"/>
          <w:sz w:val="22"/>
          <w:szCs w:val="22"/>
          <w:bdr w:val="none" w:sz="0" w:space="0" w:color="auto" w:frame="1"/>
          <w:lang w:eastAsia="en-GB"/>
        </w:rPr>
        <w:t xml:space="preserve"> prediction models </w:t>
      </w:r>
      <w:r w:rsidR="0063068B" w:rsidRPr="00D62902">
        <w:rPr>
          <w:rFonts w:ascii="Calibri" w:eastAsia="Times New Roman" w:hAnsi="Calibri" w:cs="Calibri"/>
          <w:sz w:val="22"/>
          <w:szCs w:val="22"/>
          <w:bdr w:val="none" w:sz="0" w:space="0" w:color="auto" w:frame="1"/>
          <w:lang w:eastAsia="en-GB"/>
        </w:rPr>
        <w:t xml:space="preserve">using </w:t>
      </w:r>
      <w:r w:rsidR="001667BB" w:rsidRPr="00D62902">
        <w:rPr>
          <w:rFonts w:ascii="Calibri" w:eastAsia="Times New Roman" w:hAnsi="Calibri" w:cs="Calibri"/>
          <w:sz w:val="22"/>
          <w:szCs w:val="22"/>
          <w:bdr w:val="none" w:sz="0" w:space="0" w:color="auto" w:frame="1"/>
          <w:lang w:eastAsia="en-GB"/>
        </w:rPr>
        <w:t xml:space="preserve">35 potentially casual risk factors </w:t>
      </w:r>
      <w:r w:rsidR="00622760">
        <w:rPr>
          <w:rFonts w:ascii="Calibri" w:eastAsia="Times New Roman" w:hAnsi="Calibri" w:cs="Calibri"/>
          <w:sz w:val="22"/>
          <w:szCs w:val="22"/>
          <w:bdr w:val="none" w:sz="0" w:space="0" w:color="auto" w:frame="1"/>
          <w:lang w:eastAsia="en-GB"/>
        </w:rPr>
        <w:t xml:space="preserve">manually </w:t>
      </w:r>
      <w:r w:rsidR="001667BB" w:rsidRPr="00D62902">
        <w:rPr>
          <w:rFonts w:ascii="Calibri" w:eastAsia="Times New Roman" w:hAnsi="Calibri" w:cs="Calibri"/>
          <w:sz w:val="22"/>
          <w:szCs w:val="22"/>
          <w:bdr w:val="none" w:sz="0" w:space="0" w:color="auto" w:frame="1"/>
          <w:lang w:eastAsia="en-GB"/>
        </w:rPr>
        <w:t xml:space="preserve">identified by </w:t>
      </w:r>
      <w:r w:rsidRPr="00E86919">
        <w:rPr>
          <w:rFonts w:ascii="Calibri" w:eastAsia="Times New Roman" w:hAnsi="Calibri" w:cs="Calibri"/>
          <w:sz w:val="22"/>
          <w:szCs w:val="22"/>
          <w:bdr w:val="none" w:sz="0" w:space="0" w:color="auto" w:frame="1"/>
          <w:lang w:eastAsia="en-GB"/>
        </w:rPr>
        <w:t xml:space="preserve">Badawi </w:t>
      </w:r>
      <w:r w:rsidR="001667BB" w:rsidRPr="00D62902">
        <w:rPr>
          <w:rFonts w:ascii="Calibri" w:eastAsia="Times New Roman" w:hAnsi="Calibri" w:cs="Calibri"/>
          <w:sz w:val="22"/>
          <w:szCs w:val="22"/>
          <w:bdr w:val="none" w:sz="0" w:space="0" w:color="auto" w:frame="1"/>
          <w:lang w:eastAsia="en-GB"/>
        </w:rPr>
        <w:t>et al</w:t>
      </w:r>
      <w:r w:rsidRPr="00E86919">
        <w:rPr>
          <w:rFonts w:ascii="Calibri" w:eastAsia="Times New Roman" w:hAnsi="Calibri" w:cs="Calibri"/>
          <w:sz w:val="22"/>
          <w:szCs w:val="22"/>
          <w:bdr w:val="none" w:sz="0" w:space="0" w:color="auto" w:frame="1"/>
          <w:lang w:eastAsia="en-GB"/>
        </w:rPr>
        <w:t>.</w:t>
      </w:r>
      <w:commentRangeEnd w:id="7"/>
      <w:r w:rsidR="00222E22">
        <w:rPr>
          <w:rStyle w:val="CommentReference"/>
        </w:rPr>
        <w:commentReference w:id="7"/>
      </w:r>
    </w:p>
    <w:p w14:paraId="5512AAB5" w14:textId="482BCDBA" w:rsidR="004C54E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C42505" w:rsidRDefault="00044DBB" w:rsidP="00172234">
      <w:pPr>
        <w:rPr>
          <w:rFonts w:cstheme="minorHAnsi"/>
        </w:rPr>
      </w:pPr>
      <w:r w:rsidRPr="00C42505">
        <w:rPr>
          <w:rFonts w:cstheme="minorHAnsi"/>
        </w:rPr>
        <w:t>Outcome</w:t>
      </w:r>
    </w:p>
    <w:p w14:paraId="37FD1461" w14:textId="77777777" w:rsidR="00C42505" w:rsidRDefault="00C42505" w:rsidP="00172234">
      <w:pPr>
        <w:rPr>
          <w:rFonts w:cstheme="minorHAnsi"/>
        </w:rPr>
      </w:pPr>
    </w:p>
    <w:p w14:paraId="0EDF51D2" w14:textId="2289BAC7" w:rsidR="00044DBB" w:rsidRPr="00AB472B" w:rsidRDefault="00044DBB" w:rsidP="00172234">
      <w:pPr>
        <w:rPr>
          <w:rFonts w:cstheme="minorHAnsi"/>
        </w:rPr>
      </w:pPr>
      <w:r w:rsidRPr="00AB472B">
        <w:rPr>
          <w:rFonts w:cstheme="minorHAnsi"/>
        </w:rPr>
        <w:t>Hypoxic-ischaemic encephalopathy (HIE) was defined as having definite seizures</w:t>
      </w:r>
      <w:r w:rsidR="00F567C0">
        <w:rPr>
          <w:rFonts w:cstheme="minorHAnsi"/>
        </w:rPr>
        <w:t xml:space="preserve"> </w:t>
      </w:r>
      <w:r w:rsidR="00F567C0" w:rsidRPr="00D27F14">
        <w:rPr>
          <w:rFonts w:cstheme="minorHAnsi"/>
          <w:color w:val="FF0000"/>
        </w:rPr>
        <w:t>(? Defined how)</w:t>
      </w:r>
      <w:r w:rsidRPr="00AB472B">
        <w:rPr>
          <w:rFonts w:cstheme="minorHAnsi"/>
        </w:rPr>
        <w:t>, hypertonia, jitteriness, hypotonia, abnormal reflexes, or abnormal cry; after having a low 5 minute Apgar score (&lt;</w:t>
      </w:r>
      <w:commentRangeStart w:id="8"/>
      <w:r w:rsidRPr="00AB472B">
        <w:rPr>
          <w:rFonts w:cstheme="minorHAnsi"/>
        </w:rPr>
        <w:t>7</w:t>
      </w:r>
      <w:commentRangeEnd w:id="8"/>
      <w:r w:rsidR="00F567C0">
        <w:rPr>
          <w:rStyle w:val="CommentReference"/>
        </w:rPr>
        <w:commentReference w:id="8"/>
      </w:r>
      <w:r w:rsidR="00686879">
        <w:rPr>
          <w:rFonts w:cstheme="minorHAnsi"/>
        </w:rPr>
        <w:t xml:space="preserve">) </w:t>
      </w:r>
      <w:r w:rsidR="00686879">
        <w:rPr>
          <w:rFonts w:cstheme="minorHAnsi"/>
        </w:rPr>
        <w:fldChar w:fldCharType="begin" w:fldLock="1"/>
      </w:r>
      <w:r w:rsidR="00120586">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9]","plainTextFormattedCitation":"[9]","previouslyFormattedCitation":"[18]"},"properties":{"noteIndex":0},"schema":"https://github.com/citation-style-language/schema/raw/master/csl-citation.json"}</w:instrText>
      </w:r>
      <w:r w:rsidR="00686879">
        <w:rPr>
          <w:rFonts w:cstheme="minorHAnsi"/>
        </w:rPr>
        <w:fldChar w:fldCharType="separate"/>
      </w:r>
      <w:r w:rsidR="00120586" w:rsidRPr="00120586">
        <w:rPr>
          <w:rFonts w:cstheme="minorHAnsi"/>
          <w:noProof/>
        </w:rPr>
        <w:t>[9]</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3D478649" w14:textId="77777777" w:rsidR="00C42505" w:rsidRDefault="00B155E2" w:rsidP="00172234">
      <w:pPr>
        <w:rPr>
          <w:rFonts w:cstheme="minorHAnsi"/>
          <w:b/>
          <w:bCs/>
        </w:rPr>
      </w:pPr>
      <w:r w:rsidRPr="00C42505">
        <w:rPr>
          <w:rFonts w:cstheme="minorHAnsi"/>
        </w:rPr>
        <w:t>Defining training and testing datasets</w:t>
      </w:r>
    </w:p>
    <w:p w14:paraId="04AFBDE3" w14:textId="0303A116" w:rsidR="00044DBB" w:rsidRPr="00AB472B" w:rsidRDefault="00044DBB" w:rsidP="00172234">
      <w:pPr>
        <w:rPr>
          <w:rFonts w:cstheme="minorHAnsi"/>
        </w:rPr>
      </w:pPr>
      <w:r w:rsidRPr="00AB472B">
        <w:rPr>
          <w:rFonts w:cstheme="minorHAnsi"/>
          <w:b/>
          <w:bCs/>
        </w:rPr>
        <w:lastRenderedPageBreak/>
        <w:br/>
      </w:r>
      <w:r w:rsidRPr="00AB472B">
        <w:rPr>
          <w:rFonts w:cstheme="minorHAnsi"/>
        </w:rPr>
        <w:t xml:space="preserve">Pregnancies were ordered chronologically and split into two equal subsets for training (infants born 1959-1962) and testing purposes (infants born 1963 to </w:t>
      </w:r>
      <w:commentRangeStart w:id="9"/>
      <w:r w:rsidRPr="00AB472B">
        <w:rPr>
          <w:rFonts w:cstheme="minorHAnsi"/>
        </w:rPr>
        <w:t>1965</w:t>
      </w:r>
      <w:commentRangeEnd w:id="9"/>
      <w:r w:rsidR="00B155E2">
        <w:rPr>
          <w:rStyle w:val="CommentReference"/>
        </w:rPr>
        <w:commentReference w:id="9"/>
      </w:r>
      <w:r w:rsidRPr="00AB472B">
        <w:rPr>
          <w:rFonts w:cstheme="minorHAnsi"/>
        </w:rPr>
        <w:t xml:space="preserve">). All variables were identified as either antenatal (measurable before 37 weeks’ gestation), growth (birth measures of growth), and intrapartum (measures only available at or after 37 weeks, up to the point to delivery), and classified as either unordered categorical, </w:t>
      </w:r>
      <w:proofErr w:type="gramStart"/>
      <w:r w:rsidRPr="00AB472B">
        <w:rPr>
          <w:rFonts w:cstheme="minorHAnsi"/>
        </w:rPr>
        <w:t>ordinal</w:t>
      </w:r>
      <w:proofErr w:type="gramEnd"/>
      <w:r w:rsidRPr="00AB472B">
        <w:rPr>
          <w:rFonts w:cstheme="minorHAnsi"/>
        </w:rPr>
        <w:t xml:space="preserve"> or numerical.</w:t>
      </w:r>
    </w:p>
    <w:p w14:paraId="288B2D28" w14:textId="7E502262" w:rsidR="002E23BA" w:rsidRPr="00AB472B" w:rsidRDefault="002E23BA" w:rsidP="00172234">
      <w:pPr>
        <w:rPr>
          <w:rFonts w:cstheme="minorHAnsi"/>
        </w:rPr>
      </w:pPr>
    </w:p>
    <w:p w14:paraId="411CB97B" w14:textId="5465CEF2" w:rsidR="002E23BA" w:rsidRPr="00C42505" w:rsidRDefault="002E23BA" w:rsidP="00172234">
      <w:pPr>
        <w:rPr>
          <w:rFonts w:cstheme="minorHAnsi"/>
        </w:rPr>
      </w:pPr>
      <w:r w:rsidRPr="00C42505">
        <w:rPr>
          <w:rFonts w:cstheme="minorHAnsi"/>
        </w:rPr>
        <w:t xml:space="preserve">Feature </w:t>
      </w:r>
      <w:r w:rsidR="00B155E2" w:rsidRPr="00C42505">
        <w:rPr>
          <w:rFonts w:cstheme="minorHAnsi"/>
        </w:rPr>
        <w:t xml:space="preserve">(variable) </w:t>
      </w:r>
      <w:r w:rsidRPr="00C42505">
        <w:rPr>
          <w:rFonts w:cstheme="minorHAnsi"/>
        </w:rPr>
        <w:t>selection</w:t>
      </w:r>
    </w:p>
    <w:p w14:paraId="5D6A25C5" w14:textId="77777777" w:rsidR="00C42505" w:rsidRDefault="00C42505" w:rsidP="00172234">
      <w:pPr>
        <w:rPr>
          <w:rFonts w:cstheme="minorHAnsi"/>
        </w:rPr>
      </w:pPr>
    </w:p>
    <w:p w14:paraId="6343F50C" w14:textId="41595358" w:rsidR="002E23BA" w:rsidRPr="00AB472B" w:rsidRDefault="002E23BA" w:rsidP="00172234">
      <w:pPr>
        <w:rPr>
          <w:rFonts w:cstheme="minorHAnsi"/>
        </w:rPr>
      </w:pPr>
      <w:r w:rsidRPr="00AB472B">
        <w:rPr>
          <w:rFonts w:cstheme="minorHAnsi"/>
        </w:rPr>
        <w:t xml:space="preserve">Two broad </w:t>
      </w:r>
      <w:r w:rsidR="00AE3CED">
        <w:rPr>
          <w:rFonts w:cstheme="minorHAnsi"/>
        </w:rPr>
        <w:t>variable</w:t>
      </w:r>
      <w:r w:rsidR="00AE3CED" w:rsidRPr="00AB472B">
        <w:rPr>
          <w:rFonts w:cstheme="minorHAnsi"/>
        </w:rPr>
        <w:t xml:space="preserve"> </w:t>
      </w:r>
      <w:r w:rsidRPr="00AB472B">
        <w:rPr>
          <w:rFonts w:cstheme="minorHAnsi"/>
        </w:rPr>
        <w:t xml:space="preserve">selection approaches were used. The first took </w:t>
      </w:r>
      <w:r w:rsidR="00AE3CED">
        <w:rPr>
          <w:rFonts w:cstheme="minorHAnsi"/>
        </w:rPr>
        <w:t xml:space="preserve">the 35 </w:t>
      </w:r>
      <w:proofErr w:type="spellStart"/>
      <w:r w:rsidR="00AE3CED">
        <w:rPr>
          <w:rFonts w:cstheme="minorHAnsi"/>
        </w:rPr>
        <w:t>Badawhi</w:t>
      </w:r>
      <w:proofErr w:type="spellEnd"/>
      <w:r w:rsidR="00AE3CED">
        <w:rPr>
          <w:rFonts w:cstheme="minorHAnsi"/>
        </w:rPr>
        <w:t xml:space="preserve"> </w:t>
      </w:r>
      <w:commentRangeStart w:id="10"/>
      <w:r w:rsidR="00AE3CED">
        <w:rPr>
          <w:rFonts w:cstheme="minorHAnsi"/>
        </w:rPr>
        <w:t>potential</w:t>
      </w:r>
      <w:commentRangeEnd w:id="10"/>
      <w:r w:rsidR="00AE3CED">
        <w:rPr>
          <w:rStyle w:val="CommentReference"/>
        </w:rPr>
        <w:commentReference w:id="10"/>
      </w:r>
      <w:r w:rsidR="00AE3CED">
        <w:rPr>
          <w:rFonts w:cstheme="minorHAnsi"/>
        </w:rPr>
        <w:t xml:space="preserve"> </w:t>
      </w:r>
      <w:r w:rsidRPr="00AB472B">
        <w:rPr>
          <w:rFonts w:cstheme="minorHAnsi"/>
        </w:rPr>
        <w:t>risk factors for HIE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2058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5], [6]","plainTextFormattedCitation":"[5], [6]","previouslyFormattedCitation":"[14], [15]"},"properties":{"noteIndex":0},"schema":"https://github.com/citation-style-language/schema/raw/master/csl-citation.json"}</w:instrText>
      </w:r>
      <w:r w:rsidRPr="00AB472B">
        <w:rPr>
          <w:rFonts w:cstheme="minorHAnsi"/>
        </w:rPr>
        <w:fldChar w:fldCharType="separate"/>
      </w:r>
      <w:r w:rsidR="00120586" w:rsidRPr="00120586">
        <w:rPr>
          <w:rFonts w:cstheme="minorHAnsi"/>
          <w:noProof/>
        </w:rPr>
        <w:t>[5], [6]</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w:t>
      </w:r>
      <w:r w:rsidR="00AE3CED">
        <w:rPr>
          <w:rFonts w:cstheme="minorHAnsi"/>
        </w:rPr>
        <w:t>variables</w:t>
      </w:r>
      <w:r w:rsidR="00AE3CED" w:rsidRPr="00AB472B">
        <w:rPr>
          <w:rFonts w:cstheme="minorHAnsi"/>
        </w:rPr>
        <w:t xml:space="preserve"> </w:t>
      </w:r>
      <w:r w:rsidRPr="00AB472B">
        <w:rPr>
          <w:rFonts w:cstheme="minorHAnsi"/>
        </w:rPr>
        <w:t>by their predictability of HIE</w:t>
      </w:r>
      <w:r w:rsidR="00201A76" w:rsidRPr="00AB472B">
        <w:rPr>
          <w:rFonts w:cstheme="minorHAnsi"/>
        </w:rPr>
        <w:t xml:space="preserve"> using the training </w:t>
      </w:r>
      <w:commentRangeStart w:id="11"/>
      <w:r w:rsidR="00201A76" w:rsidRPr="00AB472B">
        <w:rPr>
          <w:rFonts w:cstheme="minorHAnsi"/>
        </w:rPr>
        <w:t>dataset</w:t>
      </w:r>
      <w:commentRangeEnd w:id="11"/>
      <w:r w:rsidR="00AE3CED">
        <w:rPr>
          <w:rStyle w:val="CommentReference"/>
        </w:rPr>
        <w:commentReference w:id="11"/>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C42505" w:rsidRDefault="00B511A9" w:rsidP="00172234">
      <w:pPr>
        <w:rPr>
          <w:rFonts w:cstheme="minorHAnsi"/>
        </w:rPr>
      </w:pPr>
      <w:r w:rsidRPr="00C42505">
        <w:rPr>
          <w:rFonts w:cstheme="minorHAnsi"/>
        </w:rPr>
        <w:t>Model assessment</w:t>
      </w:r>
    </w:p>
    <w:p w14:paraId="18874650" w14:textId="77777777" w:rsidR="00C42505" w:rsidRDefault="00C42505" w:rsidP="00172234">
      <w:pPr>
        <w:rPr>
          <w:rFonts w:cstheme="minorHAnsi"/>
        </w:rPr>
      </w:pPr>
    </w:p>
    <w:p w14:paraId="3009DD7A" w14:textId="4C37ECE1"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w:t>
      </w:r>
      <w:r w:rsidR="00AE3CED">
        <w:rPr>
          <w:rFonts w:cstheme="minorHAnsi"/>
        </w:rPr>
        <w:t>used</w:t>
      </w:r>
      <w:r w:rsidR="00AE3CED" w:rsidRPr="00AB472B">
        <w:rPr>
          <w:rFonts w:cstheme="minorHAnsi"/>
        </w:rPr>
        <w:t xml:space="preserve"> </w:t>
      </w:r>
      <w:r w:rsidR="00AE3CED">
        <w:rPr>
          <w:rFonts w:cstheme="minorHAnsi"/>
        </w:rPr>
        <w:t>to</w:t>
      </w:r>
      <w:r w:rsidRPr="00AB472B">
        <w:rPr>
          <w:rFonts w:cstheme="minorHAnsi"/>
        </w:rPr>
        <w:t xml:space="preserve"> derive the area under the curve measure with 95% confidence interval using the </w:t>
      </w:r>
      <w:proofErr w:type="spellStart"/>
      <w:r w:rsidRPr="00AB472B">
        <w:rPr>
          <w:rFonts w:cstheme="minorHAnsi"/>
        </w:rPr>
        <w:t>pROC</w:t>
      </w:r>
      <w:proofErr w:type="spellEnd"/>
      <w:r w:rsidRPr="00AB472B">
        <w:rPr>
          <w:rFonts w:cstheme="minorHAnsi"/>
        </w:rPr>
        <w:t xml:space="preserve"> R-package (v1.16.2). </w:t>
      </w:r>
      <w:r w:rsidR="00AE3CED">
        <w:rPr>
          <w:rFonts w:cstheme="minorHAnsi"/>
        </w:rPr>
        <w:t>These were used to compare discrimination between different models (</w:t>
      </w:r>
      <w:proofErr w:type="gramStart"/>
      <w:r w:rsidR="00AE3CED">
        <w:rPr>
          <w:rFonts w:cstheme="minorHAnsi"/>
        </w:rPr>
        <w:t>i.e.</w:t>
      </w:r>
      <w:proofErr w:type="gramEnd"/>
      <w:r w:rsidR="00AE3CED">
        <w:rPr>
          <w:rFonts w:cstheme="minorHAnsi"/>
        </w:rPr>
        <w:t xml:space="preserve"> the Bad</w:t>
      </w:r>
      <w:r w:rsidR="00CA5FC7">
        <w:rPr>
          <w:rFonts w:cstheme="minorHAnsi"/>
        </w:rPr>
        <w:t>a</w:t>
      </w:r>
      <w:r w:rsidR="00AE3CED">
        <w:rPr>
          <w:rFonts w:cstheme="minorHAnsi"/>
        </w:rPr>
        <w:t xml:space="preserve">wi risk factors model and the </w:t>
      </w:r>
      <w:commentRangeStart w:id="12"/>
      <w:r w:rsidR="00AE3CED">
        <w:rPr>
          <w:rFonts w:cstheme="minorHAnsi"/>
        </w:rPr>
        <w:t>models</w:t>
      </w:r>
      <w:commentRangeEnd w:id="12"/>
      <w:r w:rsidR="00AE3CED">
        <w:rPr>
          <w:rStyle w:val="CommentReference"/>
        </w:rPr>
        <w:commentReference w:id="12"/>
      </w:r>
      <w:r w:rsidR="00AE3CED">
        <w:rPr>
          <w:rFonts w:cstheme="minorHAnsi"/>
        </w:rPr>
        <w:t xml:space="preserve"> defined by different ML variable selection methods. We also compared </w:t>
      </w:r>
      <w:proofErr w:type="spellStart"/>
      <w:r w:rsidR="00AE3CED">
        <w:rPr>
          <w:rFonts w:cstheme="minorHAnsi"/>
        </w:rPr>
        <w:t>discriminaton</w:t>
      </w:r>
      <w:proofErr w:type="spellEnd"/>
      <w:r w:rsidR="00AE3CED">
        <w:rPr>
          <w:rFonts w:cstheme="minorHAnsi"/>
        </w:rPr>
        <w:t xml:space="preserve"> between models where variable selection had been stratified by </w:t>
      </w:r>
      <w:r w:rsidRPr="00AB472B">
        <w:rPr>
          <w:rFonts w:cstheme="minorHAnsi"/>
        </w:rPr>
        <w:t>antenatal</w:t>
      </w:r>
      <w:r w:rsidR="00AE3CED">
        <w:rPr>
          <w:rFonts w:cstheme="minorHAnsi"/>
        </w:rPr>
        <w:t xml:space="preserve"> only</w:t>
      </w:r>
      <w:r w:rsidRPr="00AB472B">
        <w:rPr>
          <w:rFonts w:cstheme="minorHAnsi"/>
        </w:rPr>
        <w:t xml:space="preserve">, antenatal and growth, </w:t>
      </w:r>
      <w:r w:rsidR="00AE3CED">
        <w:rPr>
          <w:rFonts w:cstheme="minorHAnsi"/>
        </w:rPr>
        <w:t xml:space="preserve">and </w:t>
      </w:r>
      <w:r w:rsidRPr="00AB472B">
        <w:rPr>
          <w:rFonts w:cstheme="minorHAnsi"/>
        </w:rPr>
        <w:t>antenatal and intrapartum</w:t>
      </w:r>
      <w:r w:rsidR="00AE3CED">
        <w:rPr>
          <w:rFonts w:cstheme="minorHAnsi"/>
        </w:rPr>
        <w:t xml:space="preserve"> </w:t>
      </w:r>
      <w:commentRangeStart w:id="13"/>
      <w:r w:rsidR="00AE3CED">
        <w:rPr>
          <w:rFonts w:cstheme="minorHAnsi"/>
        </w:rPr>
        <w:t>variables</w:t>
      </w:r>
      <w:commentRangeEnd w:id="13"/>
      <w:r w:rsidR="00CA5FC7">
        <w:rPr>
          <w:rStyle w:val="CommentReference"/>
        </w:rPr>
        <w:commentReference w:id="13"/>
      </w:r>
      <w:r w:rsidR="00AE3CED">
        <w:rPr>
          <w:rFonts w:cstheme="minorHAnsi"/>
        </w:rPr>
        <w:t>.</w:t>
      </w:r>
      <w:r w:rsidRPr="00AB472B">
        <w:rPr>
          <w:rFonts w:cstheme="minorHAnsi"/>
        </w:rPr>
        <w:t>.</w:t>
      </w:r>
    </w:p>
    <w:p w14:paraId="7ABBF1FB" w14:textId="173F1928" w:rsidR="00BA2641" w:rsidRPr="00AB472B" w:rsidRDefault="00BA2641" w:rsidP="00172234">
      <w:pPr>
        <w:rPr>
          <w:rFonts w:cstheme="minorHAnsi"/>
        </w:rPr>
      </w:pPr>
    </w:p>
    <w:p w14:paraId="599E8FDB" w14:textId="1CE8E2FC" w:rsidR="00BA2641" w:rsidRPr="00C42505" w:rsidRDefault="00BA2641" w:rsidP="00172234">
      <w:pPr>
        <w:rPr>
          <w:rFonts w:cstheme="minorHAnsi"/>
          <w:bCs/>
        </w:rPr>
      </w:pPr>
      <w:r w:rsidRPr="00C42505">
        <w:rPr>
          <w:rFonts w:cstheme="minorHAnsi"/>
          <w:bCs/>
        </w:rPr>
        <w:t>Analysis using established risk factors</w:t>
      </w:r>
    </w:p>
    <w:p w14:paraId="79149AAE" w14:textId="77777777" w:rsidR="00C42505" w:rsidRDefault="00C42505" w:rsidP="00172234">
      <w:pPr>
        <w:rPr>
          <w:rFonts w:cstheme="minorHAnsi"/>
        </w:rPr>
      </w:pPr>
    </w:p>
    <w:p w14:paraId="6AB4C774" w14:textId="0F2BF3EC"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2058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mendeley":{"formattedCitation":"[5]","plainTextFormattedCitation":"[5]","previouslyFormattedCitation":"[14], [15]"},"properties":{"noteIndex":0},"schema":"https://github.com/citation-style-language/schema/raw/master/csl-citation.json"}</w:instrText>
      </w:r>
      <w:r w:rsidRPr="00AB472B">
        <w:rPr>
          <w:rFonts w:cstheme="minorHAnsi"/>
        </w:rPr>
        <w:fldChar w:fldCharType="separate"/>
      </w:r>
      <w:r w:rsidR="00120586" w:rsidRPr="00120586">
        <w:rPr>
          <w:rFonts w:cstheme="minorHAnsi"/>
          <w:noProof/>
        </w:rPr>
        <w:t>[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proofErr w:type="spellStart"/>
      <w:r w:rsidR="00DB6D55" w:rsidRPr="00AB472B">
        <w:rPr>
          <w:rFonts w:cstheme="minorHAnsi"/>
        </w:rPr>
        <w:t>fetal</w:t>
      </w:r>
      <w:proofErr w:type="spellEnd"/>
      <w:r w:rsidRPr="00AB472B">
        <w:rPr>
          <w:rFonts w:cstheme="minorHAnsi"/>
        </w:rPr>
        <w:t xml:space="preserve"> growth or intrapartum variables. This analysis was performed using Stata </w:t>
      </w:r>
      <w:commentRangeStart w:id="14"/>
      <w:r w:rsidRPr="00AB472B">
        <w:rPr>
          <w:rFonts w:cstheme="minorHAnsi"/>
        </w:rPr>
        <w:t>v16</w:t>
      </w:r>
      <w:commentRangeEnd w:id="14"/>
      <w:r w:rsidR="00AE3CED">
        <w:rPr>
          <w:rStyle w:val="CommentReference"/>
        </w:rPr>
        <w:commentReference w:id="14"/>
      </w:r>
      <w:r w:rsidRPr="00AB472B">
        <w:rPr>
          <w:rFonts w:cstheme="minorHAnsi"/>
        </w:rPr>
        <w:t>.</w:t>
      </w:r>
    </w:p>
    <w:p w14:paraId="1A30C885" w14:textId="5C8958DA" w:rsidR="009F6DF4" w:rsidRPr="00AB472B" w:rsidRDefault="009F6DF4" w:rsidP="00172234">
      <w:pPr>
        <w:rPr>
          <w:rFonts w:cstheme="minorHAnsi"/>
        </w:rPr>
      </w:pPr>
    </w:p>
    <w:p w14:paraId="73D88048" w14:textId="77777777" w:rsidR="009F6DF4" w:rsidRPr="00C42505" w:rsidRDefault="009F6DF4" w:rsidP="00172234">
      <w:pPr>
        <w:rPr>
          <w:rFonts w:cstheme="minorHAnsi"/>
          <w:bCs/>
        </w:rPr>
      </w:pPr>
      <w:r w:rsidRPr="00C42505">
        <w:rPr>
          <w:rFonts w:cstheme="minorHAnsi"/>
          <w:bCs/>
        </w:rPr>
        <w:t xml:space="preserve">Automated feature selection and feature </w:t>
      </w:r>
      <w:commentRangeStart w:id="15"/>
      <w:r w:rsidRPr="00C42505">
        <w:rPr>
          <w:rFonts w:cstheme="minorHAnsi"/>
          <w:bCs/>
        </w:rPr>
        <w:t>engineering</w:t>
      </w:r>
      <w:commentRangeEnd w:id="15"/>
      <w:r w:rsidR="00AE3CED" w:rsidRPr="00C42505">
        <w:rPr>
          <w:rStyle w:val="CommentReference"/>
        </w:rPr>
        <w:commentReference w:id="15"/>
      </w:r>
    </w:p>
    <w:p w14:paraId="4F72FCF7" w14:textId="77777777" w:rsidR="00C42505" w:rsidRDefault="00C42505" w:rsidP="00172234">
      <w:pPr>
        <w:rPr>
          <w:rFonts w:cstheme="minorHAnsi"/>
        </w:rPr>
      </w:pPr>
    </w:p>
    <w:p w14:paraId="1C22886D" w14:textId="16BD92AF"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commentRangeStart w:id="16"/>
      <w:r w:rsidR="00AE3CED">
        <w:rPr>
          <w:rFonts w:cstheme="minorHAnsi"/>
        </w:rPr>
        <w:t>variables</w:t>
      </w:r>
      <w:commentRangeEnd w:id="16"/>
      <w:r w:rsidR="00AE3CED">
        <w:rPr>
          <w:rStyle w:val="CommentReference"/>
        </w:rPr>
        <w:commentReference w:id="16"/>
      </w:r>
      <w:r w:rsidR="00AE3CED" w:rsidRPr="00AB472B">
        <w:rPr>
          <w:rFonts w:cstheme="minorHAnsi"/>
        </w:rPr>
        <w:t xml:space="preserve">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 xml:space="preserve">First, variables were </w:t>
      </w:r>
      <w:r w:rsidR="00EF3BED">
        <w:rPr>
          <w:rFonts w:cstheme="minorHAnsi"/>
        </w:rPr>
        <w:t>excluded</w:t>
      </w:r>
      <w:r w:rsidR="00EF3BED" w:rsidRPr="00AB472B">
        <w:rPr>
          <w:rFonts w:cstheme="minorHAnsi"/>
        </w:rPr>
        <w:t xml:space="preserve"> </w:t>
      </w:r>
      <w:r w:rsidR="009F6DF4" w:rsidRPr="00AB472B">
        <w:rPr>
          <w:rFonts w:cstheme="minorHAnsi"/>
        </w:rPr>
        <w:t xml:space="preserve">if they contained &gt;5% of missing data values (28 out of 518) leaving a potential 490 exposure data fields for the prediction </w:t>
      </w:r>
      <w:commentRangeStart w:id="17"/>
      <w:r w:rsidR="009F6DF4" w:rsidRPr="00AB472B">
        <w:rPr>
          <w:rFonts w:cstheme="minorHAnsi"/>
        </w:rPr>
        <w:t>models</w:t>
      </w:r>
      <w:commentRangeEnd w:id="17"/>
      <w:r w:rsidR="00EF3BED">
        <w:rPr>
          <w:rStyle w:val="CommentReference"/>
        </w:rPr>
        <w:commentReference w:id="17"/>
      </w:r>
      <w:r w:rsidR="009F6DF4" w:rsidRPr="00AB472B">
        <w:rPr>
          <w:rFonts w:cstheme="minorHAnsi"/>
        </w:rPr>
        <w:t xml:space="preserve">. Second, unordered categorical variables were recoded as dummy variables. Third, the training data was used for feature selection using a range of algorithms from the scikit-learn Python package (v0.23.2) as follows with default parameters except where </w:t>
      </w:r>
      <w:commentRangeStart w:id="18"/>
      <w:r w:rsidR="009F6DF4" w:rsidRPr="00AB472B">
        <w:rPr>
          <w:rFonts w:cstheme="minorHAnsi"/>
        </w:rPr>
        <w:t>specified</w:t>
      </w:r>
      <w:commentRangeEnd w:id="18"/>
      <w:r w:rsidR="00EF3BED">
        <w:rPr>
          <w:rStyle w:val="CommentReference"/>
        </w:rPr>
        <w:commentReference w:id="18"/>
      </w:r>
      <w:r w:rsidR="009F6DF4" w:rsidRPr="00AB472B">
        <w:rPr>
          <w:rFonts w:cstheme="minorHAnsi"/>
        </w:rPr>
        <w:t>.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120586">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0]","plainTextFormattedCitation":"[10]","previouslyFormattedCitation":"[19]"},"properties":{"noteIndex":0},"schema":"https://github.com/citation-style-language/schema/raw/master/csl-citation.json"}</w:instrText>
      </w:r>
      <w:r w:rsidR="00F14BFB" w:rsidRPr="00AB472B">
        <w:rPr>
          <w:rFonts w:cstheme="minorHAnsi"/>
        </w:rPr>
        <w:fldChar w:fldCharType="separate"/>
      </w:r>
      <w:r w:rsidR="00120586" w:rsidRPr="00120586">
        <w:rPr>
          <w:rFonts w:cstheme="minorHAnsi"/>
          <w:noProof/>
        </w:rPr>
        <w:t>[10]</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C42505" w:rsidRDefault="00385449" w:rsidP="00172234">
      <w:pPr>
        <w:rPr>
          <w:rFonts w:cstheme="minorHAnsi"/>
          <w:i/>
          <w:iCs/>
        </w:rPr>
      </w:pPr>
      <w:r w:rsidRPr="00C42505">
        <w:rPr>
          <w:rFonts w:cstheme="minorHAnsi"/>
          <w:i/>
          <w:iCs/>
        </w:rPr>
        <w:t>Reverse feature elimination</w:t>
      </w:r>
      <w:r w:rsidR="00566679" w:rsidRPr="00C42505">
        <w:rPr>
          <w:rFonts w:cstheme="minorHAnsi"/>
          <w:i/>
          <w:iCs/>
        </w:rPr>
        <w:t xml:space="preserve"> </w:t>
      </w:r>
      <w:r w:rsidR="00B03CAE" w:rsidRPr="00C42505">
        <w:rPr>
          <w:rFonts w:cstheme="minorHAnsi"/>
          <w:i/>
          <w:iCs/>
        </w:rPr>
        <w:t xml:space="preserve">(RFE) with </w:t>
      </w:r>
      <w:r w:rsidR="00566679" w:rsidRPr="00C42505">
        <w:rPr>
          <w:rFonts w:cstheme="minorHAnsi"/>
          <w:i/>
          <w:iCs/>
        </w:rPr>
        <w:t>cross-validation</w:t>
      </w:r>
    </w:p>
    <w:p w14:paraId="1BD7186E" w14:textId="095F76C3" w:rsidR="00385449" w:rsidRPr="00AB472B" w:rsidRDefault="00385449" w:rsidP="00172234">
      <w:pPr>
        <w:rPr>
          <w:rFonts w:cstheme="minorHAnsi"/>
        </w:rPr>
      </w:pPr>
      <w:r w:rsidRPr="00AB472B">
        <w:rPr>
          <w:rFonts w:cstheme="minorHAnsi"/>
        </w:rPr>
        <w:lastRenderedPageBreak/>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C42505" w:rsidRDefault="001358FE" w:rsidP="00172234">
      <w:pPr>
        <w:rPr>
          <w:rFonts w:cstheme="minorHAnsi"/>
          <w:i/>
          <w:iCs/>
        </w:rPr>
      </w:pPr>
      <w:r w:rsidRPr="00C42505">
        <w:rPr>
          <w:rFonts w:cstheme="minorHAnsi"/>
          <w:i/>
          <w:iCs/>
        </w:rPr>
        <w:t xml:space="preserve">Elastic-Net and </w:t>
      </w:r>
      <w:r w:rsidR="00545C2B" w:rsidRPr="00C42505">
        <w:rPr>
          <w:rFonts w:cstheme="minorHAnsi"/>
          <w:i/>
          <w:iCs/>
        </w:rPr>
        <w:t>LASSO</w:t>
      </w:r>
      <w:r w:rsidRPr="00C42505">
        <w:rPr>
          <w:rFonts w:cstheme="minorHAnsi"/>
          <w:i/>
          <w:iCs/>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C42505" w:rsidRDefault="00231C9A" w:rsidP="00172234">
      <w:pPr>
        <w:rPr>
          <w:rFonts w:cstheme="minorHAnsi"/>
          <w:i/>
          <w:iCs/>
        </w:rPr>
      </w:pPr>
      <w:r w:rsidRPr="00C42505">
        <w:rPr>
          <w:rFonts w:cstheme="minorHAnsi"/>
          <w:i/>
          <w:iCs/>
        </w:rPr>
        <w:t>Extra</w:t>
      </w:r>
      <w:r w:rsidR="00056A6F" w:rsidRPr="00C42505">
        <w:rPr>
          <w:rFonts w:cstheme="minorHAnsi"/>
          <w:i/>
          <w:iCs/>
        </w:rPr>
        <w:t>-</w:t>
      </w:r>
      <w:r w:rsidRPr="00C42505">
        <w:rPr>
          <w:rFonts w:cstheme="minorHAnsi"/>
          <w:i/>
          <w:iCs/>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w:t>
      </w:r>
      <w:proofErr w:type="gramStart"/>
      <w:r w:rsidRPr="00AB472B">
        <w:rPr>
          <w:rFonts w:cstheme="minorHAnsi"/>
        </w:rPr>
        <w:t>trees</w:t>
      </w:r>
      <w:proofErr w:type="gramEnd"/>
      <w:r w:rsidRPr="00AB472B">
        <w:rPr>
          <w:rFonts w:cstheme="minorHAnsi"/>
        </w:rPr>
        <w:t xml:space="preserve">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C42505" w:rsidRDefault="00231C9A" w:rsidP="00172234">
      <w:pPr>
        <w:rPr>
          <w:rFonts w:cstheme="minorHAnsi"/>
          <w:i/>
          <w:iCs/>
        </w:rPr>
      </w:pPr>
      <w:r w:rsidRPr="00C42505">
        <w:rPr>
          <w:rFonts w:cstheme="minorHAnsi"/>
          <w:i/>
          <w:iCs/>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2F517F24" w14:textId="77777777" w:rsidR="00C42505" w:rsidRDefault="00404A19" w:rsidP="00172234">
      <w:pPr>
        <w:rPr>
          <w:rStyle w:val="CommentReference"/>
          <w:rFonts w:cstheme="minorHAnsi"/>
          <w:sz w:val="24"/>
          <w:szCs w:val="24"/>
        </w:rPr>
      </w:pPr>
      <w:r w:rsidRPr="00C42505">
        <w:rPr>
          <w:rFonts w:cstheme="minorHAnsi"/>
        </w:rPr>
        <w:t>Binary classification</w:t>
      </w:r>
    </w:p>
    <w:p w14:paraId="6064A888" w14:textId="11060744" w:rsidR="00404A19" w:rsidRPr="00AB472B" w:rsidRDefault="00404A19" w:rsidP="00172234">
      <w:pPr>
        <w:rPr>
          <w:rFonts w:cstheme="minorHAnsi"/>
        </w:rPr>
      </w:pP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w:t>
      </w:r>
      <w:proofErr w:type="gramStart"/>
      <w:r w:rsidRPr="00AB472B">
        <w:rPr>
          <w:rFonts w:cstheme="minorHAnsi"/>
        </w:rPr>
        <w:t>Bayes</w:t>
      </w:r>
      <w:proofErr w:type="gramEnd"/>
      <w:r w:rsidRPr="00AB472B">
        <w:rPr>
          <w:rFonts w:cstheme="minorHAnsi"/>
        </w:rPr>
        <w:t xml:space="preserve"> and neural network (one hidden layer with number of nodes equal to number of predictors using the rectified linear activation function and Adam optimiser implemented in </w:t>
      </w:r>
      <w:proofErr w:type="spellStart"/>
      <w:r w:rsidRPr="00AB472B">
        <w:rPr>
          <w:rFonts w:cstheme="minorHAnsi"/>
        </w:rPr>
        <w:t>Tensorflow</w:t>
      </w:r>
      <w:proofErr w:type="spellEnd"/>
      <w:r w:rsidRPr="00AB472B">
        <w:rPr>
          <w:rFonts w:cstheme="minorHAnsi"/>
        </w:rPr>
        <w:t xml:space="preserve">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0344DD96" w:rsidR="00171053" w:rsidRPr="00C42505" w:rsidRDefault="008B0BFB" w:rsidP="00172234">
      <w:pPr>
        <w:rPr>
          <w:rFonts w:cstheme="minorHAnsi"/>
          <w:bCs/>
        </w:rPr>
      </w:pPr>
      <w:r>
        <w:rPr>
          <w:rFonts w:cstheme="minorHAnsi"/>
          <w:bCs/>
        </w:rPr>
        <w:t>Participants</w:t>
      </w:r>
    </w:p>
    <w:p w14:paraId="06184E31" w14:textId="77777777" w:rsidR="00C42505" w:rsidRPr="00AB472B" w:rsidRDefault="00C42505" w:rsidP="00172234">
      <w:pPr>
        <w:rPr>
          <w:rFonts w:cstheme="minorHAnsi"/>
          <w:bCs/>
          <w:i/>
          <w:iCs/>
        </w:rPr>
      </w:pPr>
    </w:p>
    <w:p w14:paraId="519158F5" w14:textId="152D272F" w:rsidR="00F27DC2" w:rsidRPr="00AB472B" w:rsidRDefault="00F27DC2" w:rsidP="00172234">
      <w:pPr>
        <w:rPr>
          <w:rFonts w:cstheme="minorHAnsi"/>
          <w:b/>
        </w:rPr>
      </w:pPr>
      <w:r w:rsidRPr="00AB472B">
        <w:rPr>
          <w:rFonts w:cstheme="minorHAnsi"/>
        </w:rPr>
        <w:t>The dataset was based on the full CPP variable file dataset, containing data on 58,760 infants</w:t>
      </w:r>
      <w:r w:rsidR="006B6ADC">
        <w:rPr>
          <w:rFonts w:cstheme="minorHAnsi"/>
        </w:rPr>
        <w:t xml:space="preserve"> (</w:t>
      </w:r>
      <w:r w:rsidR="006B6ADC" w:rsidRPr="006B6ADC">
        <w:rPr>
          <w:rFonts w:cstheme="minorHAnsi"/>
          <w:b/>
          <w:bCs/>
        </w:rPr>
        <w:t>Figure 1</w:t>
      </w:r>
      <w:r w:rsidR="006B6ADC">
        <w:rPr>
          <w:rFonts w:cstheme="minorHAnsi"/>
        </w:rPr>
        <w:t>)</w:t>
      </w:r>
      <w:r w:rsidRPr="00AB472B">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14D20C52" w:rsidR="00F27DC2"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w:t>
      </w:r>
      <w:r w:rsidR="002273D4" w:rsidRPr="00AB472B">
        <w:rPr>
          <w:rFonts w:cstheme="minorHAnsi"/>
        </w:rPr>
        <w:t>Overall,</w:t>
      </w:r>
      <w:r w:rsidRPr="00AB472B">
        <w:rPr>
          <w:rFonts w:cstheme="minorHAnsi"/>
        </w:rPr>
        <w:t xml:space="preserve"> 209 (0.5%) had evidence of HIE, 549 (1.4%) died in perinatal period, 1228 (3.1%) had a low Apgar score at 5 minutes and 2013 (5.1%) required resuscitation after birth. </w:t>
      </w:r>
      <w:r w:rsidR="002273D4" w:rsidRPr="00AB472B">
        <w:rPr>
          <w:rFonts w:cstheme="minorHAnsi"/>
        </w:rPr>
        <w:t>Regarding</w:t>
      </w:r>
      <w:r w:rsidRPr="00AB472B">
        <w:rPr>
          <w:rFonts w:cstheme="minorHAnsi"/>
        </w:rPr>
        <w:t xml:space="preserve"> antenatal factors, infants with HIE were more likely to have older </w:t>
      </w:r>
      <w:r w:rsidR="004324DA">
        <w:rPr>
          <w:rFonts w:cstheme="minorHAnsi"/>
        </w:rPr>
        <w:t xml:space="preserve">(P &lt; 0.001) </w:t>
      </w:r>
      <w:r w:rsidRPr="00AB472B">
        <w:rPr>
          <w:rFonts w:cstheme="minorHAnsi"/>
        </w:rPr>
        <w:t xml:space="preserve">but primiparous mothers, </w:t>
      </w:r>
      <w:r w:rsidRPr="00AB472B">
        <w:rPr>
          <w:rFonts w:cstheme="minorHAnsi"/>
        </w:rPr>
        <w:lastRenderedPageBreak/>
        <w:t>without private health insurance</w:t>
      </w:r>
      <w:r w:rsidR="004324DA">
        <w:rPr>
          <w:rFonts w:cstheme="minorHAnsi"/>
        </w:rPr>
        <w:t xml:space="preserve"> (P=0.02)</w:t>
      </w:r>
      <w:r w:rsidRPr="00AB472B">
        <w:rPr>
          <w:rFonts w:cstheme="minorHAnsi"/>
        </w:rPr>
        <w:t xml:space="preserve">. Mothers were also more likely to have placenta previa </w:t>
      </w:r>
      <w:r w:rsidR="00DB4D45">
        <w:rPr>
          <w:rFonts w:cstheme="minorHAnsi"/>
        </w:rPr>
        <w:t xml:space="preserve">(P=0.02) </w:t>
      </w:r>
      <w:r w:rsidRPr="00AB472B">
        <w:rPr>
          <w:rFonts w:cstheme="minorHAnsi"/>
        </w:rPr>
        <w:t xml:space="preserve">and infants more likely to be male </w:t>
      </w:r>
      <w:r w:rsidR="00DB4D45">
        <w:rPr>
          <w:rFonts w:cstheme="minorHAnsi"/>
        </w:rPr>
        <w:t xml:space="preserve">(P&lt;0.001) </w:t>
      </w:r>
      <w:r w:rsidRPr="00AB472B">
        <w:rPr>
          <w:rFonts w:cstheme="minorHAnsi"/>
        </w:rPr>
        <w:t>and from multiple births</w:t>
      </w:r>
      <w:r w:rsidR="00DB4D45">
        <w:rPr>
          <w:rFonts w:cstheme="minorHAnsi"/>
        </w:rPr>
        <w:t xml:space="preserve"> (P=0.006)</w:t>
      </w:r>
      <w:r w:rsidRPr="00AB472B">
        <w:rPr>
          <w:rFonts w:cstheme="minorHAnsi"/>
        </w:rPr>
        <w:t xml:space="preserve">; but otherwise, antenatal risk factors did not appear to differ substantially. </w:t>
      </w:r>
      <w:r w:rsidR="002273D4">
        <w:rPr>
          <w:rFonts w:cstheme="minorHAnsi"/>
        </w:rPr>
        <w:t xml:space="preserve">For </w:t>
      </w:r>
      <w:r w:rsidRPr="00AB472B">
        <w:rPr>
          <w:rFonts w:cstheme="minorHAnsi"/>
        </w:rPr>
        <w:t>growth measures, infants with HIE were more likely to be poorly grown</w:t>
      </w:r>
      <w:r w:rsidR="00DB4D45">
        <w:rPr>
          <w:rFonts w:cstheme="minorHAnsi"/>
        </w:rPr>
        <w:t xml:space="preserve"> (P&lt;0.001)</w:t>
      </w:r>
      <w:r w:rsidRPr="00AB472B">
        <w:rPr>
          <w:rFonts w:cstheme="minorHAnsi"/>
        </w:rPr>
        <w:t>. Infants with, and without HIE, differed for most of the intrapartum factors except the recording of a nuchal cord</w:t>
      </w:r>
      <w:r w:rsidR="00DB4D45">
        <w:rPr>
          <w:rFonts w:cstheme="minorHAnsi"/>
        </w:rPr>
        <w:t xml:space="preserve"> (P=0.64)</w:t>
      </w:r>
      <w:r w:rsidRPr="00AB472B">
        <w:rPr>
          <w:rFonts w:cstheme="minorHAnsi"/>
        </w:rPr>
        <w:t>.</w:t>
      </w:r>
    </w:p>
    <w:p w14:paraId="592F5451" w14:textId="07C29FEA" w:rsidR="00FF7667" w:rsidRDefault="00FF7667" w:rsidP="00172234">
      <w:pPr>
        <w:rPr>
          <w:rFonts w:cstheme="minorHAnsi"/>
        </w:rPr>
      </w:pPr>
    </w:p>
    <w:p w14:paraId="507D8A7B" w14:textId="01230A69" w:rsidR="00FF7667" w:rsidRDefault="00FF7667" w:rsidP="00172234">
      <w:pPr>
        <w:rPr>
          <w:rFonts w:cstheme="minorHAnsi"/>
        </w:rPr>
      </w:pPr>
      <w:r>
        <w:rPr>
          <w:rFonts w:cstheme="minorHAnsi"/>
        </w:rPr>
        <w:t>Feature engineering</w:t>
      </w:r>
      <w:r w:rsidR="004052DE">
        <w:rPr>
          <w:rFonts w:cstheme="minorHAnsi"/>
        </w:rPr>
        <w:t xml:space="preserve"> and selection</w:t>
      </w:r>
    </w:p>
    <w:p w14:paraId="2D2CE86F" w14:textId="2EDDB28E" w:rsidR="00FF7667" w:rsidRDefault="00FF7667" w:rsidP="00172234">
      <w:pPr>
        <w:rPr>
          <w:rFonts w:cstheme="minorHAnsi"/>
        </w:rPr>
      </w:pPr>
    </w:p>
    <w:p w14:paraId="7D3E2B3F" w14:textId="6A239958" w:rsidR="00B66F80" w:rsidRDefault="00FD3045" w:rsidP="00172234">
      <w:pPr>
        <w:rPr>
          <w:rFonts w:cstheme="minorHAnsi"/>
        </w:rPr>
      </w:pPr>
      <w:r>
        <w:rPr>
          <w:rFonts w:cstheme="minorHAnsi"/>
        </w:rPr>
        <w:t>Of the 518 variables provided in the CPP dataset</w:t>
      </w:r>
      <w:r w:rsidR="00E0110D">
        <w:rPr>
          <w:rFonts w:cstheme="minorHAnsi"/>
        </w:rPr>
        <w:t xml:space="preserve"> (</w:t>
      </w:r>
      <w:r w:rsidR="00E0110D" w:rsidRPr="00E0110D">
        <w:rPr>
          <w:rFonts w:cstheme="minorHAnsi"/>
          <w:b/>
          <w:bCs/>
        </w:rPr>
        <w:t>Figure 2</w:t>
      </w:r>
      <w:r w:rsidR="00E0110D">
        <w:rPr>
          <w:rFonts w:cstheme="minorHAnsi"/>
        </w:rPr>
        <w:t>)</w:t>
      </w:r>
      <w:r>
        <w:rPr>
          <w:rFonts w:cstheme="minorHAnsi"/>
        </w:rPr>
        <w:t>, 28 (5%) were removed due to high missingness (&gt;5%)</w:t>
      </w:r>
      <w:r w:rsidR="00E0110D">
        <w:rPr>
          <w:rFonts w:cstheme="minorHAnsi"/>
        </w:rPr>
        <w:t>. The variables were split</w:t>
      </w:r>
      <w:r w:rsidR="00D177E0">
        <w:rPr>
          <w:rFonts w:cstheme="minorHAnsi"/>
        </w:rPr>
        <w:t xml:space="preserve"> by type into ordinal (n=26), continuous (n=27) and unordered categorical (n=437).</w:t>
      </w:r>
      <w:r w:rsidR="00923E1F">
        <w:rPr>
          <w:rFonts w:cstheme="minorHAnsi"/>
        </w:rPr>
        <w:t xml:space="preserve"> </w:t>
      </w:r>
      <w:r w:rsidR="00D92302">
        <w:rPr>
          <w:rFonts w:cstheme="minorHAnsi"/>
        </w:rPr>
        <w:t>U</w:t>
      </w:r>
      <w:r w:rsidR="00923E1F">
        <w:rPr>
          <w:rFonts w:cstheme="minorHAnsi"/>
        </w:rPr>
        <w:t>nordered c</w:t>
      </w:r>
      <w:r w:rsidR="00827C2D">
        <w:rPr>
          <w:rFonts w:cstheme="minorHAnsi"/>
        </w:rPr>
        <w:t>ategorical variables were one-hot encoded separat</w:t>
      </w:r>
      <w:r w:rsidR="00AE2401">
        <w:rPr>
          <w:rFonts w:cstheme="minorHAnsi"/>
        </w:rPr>
        <w:t xml:space="preserve">ing </w:t>
      </w:r>
      <w:r w:rsidR="00827C2D">
        <w:rPr>
          <w:rFonts w:cstheme="minorHAnsi"/>
        </w:rPr>
        <w:t xml:space="preserve">the fields into </w:t>
      </w:r>
      <w:r w:rsidR="00AE389A">
        <w:rPr>
          <w:rFonts w:cstheme="minorHAnsi"/>
        </w:rPr>
        <w:t xml:space="preserve">n=2126 </w:t>
      </w:r>
      <w:r w:rsidR="00827C2D">
        <w:rPr>
          <w:rFonts w:cstheme="minorHAnsi"/>
        </w:rPr>
        <w:t xml:space="preserve">multiple binary </w:t>
      </w:r>
      <w:r w:rsidR="00AE2401">
        <w:rPr>
          <w:rFonts w:cstheme="minorHAnsi"/>
        </w:rPr>
        <w:t xml:space="preserve">(dummy) </w:t>
      </w:r>
      <w:r w:rsidR="00827C2D">
        <w:rPr>
          <w:rFonts w:cstheme="minorHAnsi"/>
        </w:rPr>
        <w:t>variables</w:t>
      </w:r>
      <w:r w:rsidR="00AE389A">
        <w:rPr>
          <w:rFonts w:cstheme="minorHAnsi"/>
        </w:rPr>
        <w:t xml:space="preserve">. </w:t>
      </w:r>
      <w:r w:rsidR="00D92302">
        <w:rPr>
          <w:rFonts w:cstheme="minorHAnsi"/>
        </w:rPr>
        <w:t xml:space="preserve">The combined </w:t>
      </w:r>
      <w:r w:rsidR="00A87DB0">
        <w:rPr>
          <w:rFonts w:cstheme="minorHAnsi"/>
        </w:rPr>
        <w:t xml:space="preserve">set </w:t>
      </w:r>
      <w:r w:rsidR="00D92302">
        <w:rPr>
          <w:rFonts w:cstheme="minorHAnsi"/>
        </w:rPr>
        <w:t xml:space="preserve">contained </w:t>
      </w:r>
      <w:r w:rsidR="00132ABB">
        <w:rPr>
          <w:rFonts w:cstheme="minorHAnsi"/>
        </w:rPr>
        <w:t xml:space="preserve">n=2179 </w:t>
      </w:r>
      <w:r w:rsidR="00A87DB0">
        <w:rPr>
          <w:rFonts w:cstheme="minorHAnsi"/>
        </w:rPr>
        <w:t>features</w:t>
      </w:r>
      <w:r w:rsidR="00C353F5">
        <w:rPr>
          <w:rFonts w:cstheme="minorHAnsi"/>
        </w:rPr>
        <w:t xml:space="preserve"> which were split by collection point during pregnancy into antenatal (n=1729</w:t>
      </w:r>
      <w:r w:rsidR="00274441">
        <w:rPr>
          <w:rFonts w:cstheme="minorHAnsi"/>
        </w:rPr>
        <w:t>)</w:t>
      </w:r>
      <w:r w:rsidR="002A7B16">
        <w:rPr>
          <w:rFonts w:cstheme="minorHAnsi"/>
        </w:rPr>
        <w:t xml:space="preserve">, antenatal and </w:t>
      </w:r>
      <w:r w:rsidR="00C353F5">
        <w:rPr>
          <w:rFonts w:cstheme="minorHAnsi"/>
        </w:rPr>
        <w:t>growt</w:t>
      </w:r>
      <w:r w:rsidR="000E2EE1">
        <w:rPr>
          <w:rFonts w:cstheme="minorHAnsi"/>
        </w:rPr>
        <w:t>h measures (n=</w:t>
      </w:r>
      <w:r w:rsidR="00C026E7">
        <w:rPr>
          <w:rFonts w:cstheme="minorHAnsi"/>
        </w:rPr>
        <w:t>2115</w:t>
      </w:r>
      <w:r w:rsidR="000E2EE1">
        <w:rPr>
          <w:rFonts w:cstheme="minorHAnsi"/>
        </w:rPr>
        <w:t>)</w:t>
      </w:r>
      <w:r w:rsidR="00274441">
        <w:rPr>
          <w:rFonts w:cstheme="minorHAnsi"/>
        </w:rPr>
        <w:t xml:space="preserve">, and </w:t>
      </w:r>
      <w:r w:rsidR="00274441">
        <w:rPr>
          <w:rFonts w:cstheme="minorHAnsi"/>
        </w:rPr>
        <w:t>antenatal and intrapartum (n=2230)</w:t>
      </w:r>
      <w:r w:rsidR="00274441">
        <w:rPr>
          <w:rFonts w:cstheme="minorHAnsi"/>
        </w:rPr>
        <w:t>.</w:t>
      </w:r>
    </w:p>
    <w:p w14:paraId="29C2D4B1" w14:textId="77777777" w:rsidR="004052DE" w:rsidRDefault="004052DE" w:rsidP="00172234">
      <w:pPr>
        <w:rPr>
          <w:rFonts w:cstheme="minorHAnsi"/>
        </w:rPr>
      </w:pPr>
    </w:p>
    <w:p w14:paraId="0E5203A0" w14:textId="29A46084" w:rsidR="00AB60D2" w:rsidRDefault="00D75945" w:rsidP="00172234">
      <w:pPr>
        <w:rPr>
          <w:rFonts w:cstheme="minorHAnsi"/>
        </w:rPr>
      </w:pPr>
      <w:r>
        <w:rPr>
          <w:rFonts w:cstheme="minorHAnsi"/>
        </w:rPr>
        <w:t>T</w:t>
      </w:r>
      <w:r w:rsidR="007F78BE">
        <w:rPr>
          <w:rFonts w:cstheme="minorHAnsi"/>
        </w:rPr>
        <w:t xml:space="preserve">wo </w:t>
      </w:r>
      <w:r>
        <w:rPr>
          <w:rFonts w:cstheme="minorHAnsi"/>
        </w:rPr>
        <w:t xml:space="preserve">broad </w:t>
      </w:r>
      <w:r w:rsidR="007F78BE">
        <w:rPr>
          <w:rFonts w:cstheme="minorHAnsi"/>
        </w:rPr>
        <w:t xml:space="preserve">approaches were used for feature selection </w:t>
      </w:r>
      <w:r w:rsidR="00686AAD">
        <w:rPr>
          <w:rFonts w:cstheme="minorHAnsi"/>
        </w:rPr>
        <w:t xml:space="preserve">at each pregnancy timepoint </w:t>
      </w:r>
      <w:r w:rsidR="007F78BE">
        <w:rPr>
          <w:rFonts w:cstheme="minorHAnsi"/>
        </w:rPr>
        <w:t>(</w:t>
      </w:r>
      <w:r w:rsidR="007F78BE" w:rsidRPr="007F78BE">
        <w:rPr>
          <w:rFonts w:cstheme="minorHAnsi"/>
          <w:b/>
          <w:bCs/>
        </w:rPr>
        <w:t>Figure 2</w:t>
      </w:r>
      <w:r w:rsidR="007F78BE">
        <w:rPr>
          <w:rFonts w:cstheme="minorHAnsi"/>
        </w:rPr>
        <w:t xml:space="preserve">). </w:t>
      </w:r>
      <w:r w:rsidR="00576020">
        <w:rPr>
          <w:rFonts w:cstheme="minorHAnsi"/>
        </w:rPr>
        <w:t xml:space="preserve">First, </w:t>
      </w:r>
      <w:r w:rsidR="00825B26">
        <w:rPr>
          <w:rFonts w:cstheme="minorHAnsi"/>
        </w:rPr>
        <w:t xml:space="preserve">clinically defined variables from Badawi </w:t>
      </w:r>
      <w:r w:rsidR="00825B26" w:rsidRPr="00825B26">
        <w:rPr>
          <w:rFonts w:cstheme="minorHAnsi"/>
          <w:i/>
          <w:iCs/>
        </w:rPr>
        <w:t>et al</w:t>
      </w:r>
      <w:r w:rsidR="00576020">
        <w:rPr>
          <w:rFonts w:cstheme="minorHAnsi"/>
        </w:rPr>
        <w:t xml:space="preserve"> were selected</w:t>
      </w:r>
      <w:r w:rsidR="004055AC">
        <w:rPr>
          <w:rFonts w:cstheme="minorHAnsi"/>
        </w:rPr>
        <w:t xml:space="preserve"> while</w:t>
      </w:r>
      <w:r w:rsidR="00825B26">
        <w:rPr>
          <w:rFonts w:cstheme="minorHAnsi"/>
        </w:rPr>
        <w:t xml:space="preserve"> </w:t>
      </w:r>
      <w:r w:rsidR="004055AC">
        <w:rPr>
          <w:rFonts w:cstheme="minorHAnsi"/>
        </w:rPr>
        <w:t>t</w:t>
      </w:r>
      <w:r w:rsidR="00825B26">
        <w:rPr>
          <w:rFonts w:cstheme="minorHAnsi"/>
        </w:rPr>
        <w:t>he second approach was purely data-driven</w:t>
      </w:r>
      <w:r w:rsidR="0022661B">
        <w:rPr>
          <w:rFonts w:cstheme="minorHAnsi"/>
        </w:rPr>
        <w:t xml:space="preserve"> using a range of </w:t>
      </w:r>
      <w:r w:rsidR="001B58B8">
        <w:rPr>
          <w:rFonts w:cstheme="minorHAnsi"/>
        </w:rPr>
        <w:t xml:space="preserve">feature selection </w:t>
      </w:r>
      <w:r w:rsidR="0022661B">
        <w:rPr>
          <w:rFonts w:cstheme="minorHAnsi"/>
        </w:rPr>
        <w:t>algorithms</w:t>
      </w:r>
      <w:r w:rsidR="00BB7CB4">
        <w:rPr>
          <w:rFonts w:cstheme="minorHAnsi"/>
        </w:rPr>
        <w:t xml:space="preserve"> applied to the training </w:t>
      </w:r>
      <w:r w:rsidR="007A4213">
        <w:rPr>
          <w:rFonts w:cstheme="minorHAnsi"/>
        </w:rPr>
        <w:t xml:space="preserve">data </w:t>
      </w:r>
      <w:r w:rsidR="00BB7CB4">
        <w:rPr>
          <w:rFonts w:cstheme="minorHAnsi"/>
        </w:rPr>
        <w:t>subset.</w:t>
      </w:r>
      <w:r w:rsidR="004052DE">
        <w:rPr>
          <w:rFonts w:cstheme="minorHAnsi"/>
        </w:rPr>
        <w:t xml:space="preserve"> </w:t>
      </w:r>
      <w:r w:rsidR="009E507B">
        <w:rPr>
          <w:rFonts w:cstheme="minorHAnsi"/>
        </w:rPr>
        <w:t>Rankings of f</w:t>
      </w:r>
      <w:r w:rsidR="005268AF" w:rsidRPr="00AB472B">
        <w:rPr>
          <w:rFonts w:cstheme="minorHAnsi"/>
        </w:rPr>
        <w:t>eature importance metric</w:t>
      </w:r>
      <w:r w:rsidR="009E507B">
        <w:rPr>
          <w:rFonts w:cstheme="minorHAnsi"/>
        </w:rPr>
        <w:t>s</w:t>
      </w:r>
      <w:r w:rsidR="005268AF" w:rsidRPr="00AB60D2">
        <w:rPr>
          <w:rFonts w:cstheme="minorHAnsi"/>
        </w:rPr>
        <w:t xml:space="preserve"> </w:t>
      </w:r>
      <w:r w:rsidR="009E507B">
        <w:rPr>
          <w:rFonts w:cstheme="minorHAnsi"/>
        </w:rPr>
        <w:t xml:space="preserve">for </w:t>
      </w:r>
      <w:r w:rsidR="005268AF">
        <w:rPr>
          <w:rFonts w:cstheme="minorHAnsi"/>
        </w:rPr>
        <w:t>e</w:t>
      </w:r>
      <w:r w:rsidR="00AB60D2" w:rsidRPr="00AB60D2">
        <w:rPr>
          <w:rFonts w:cstheme="minorHAnsi"/>
        </w:rPr>
        <w:t xml:space="preserve">lastic-Net, LASSO, RFE and </w:t>
      </w:r>
      <w:r w:rsidR="00AB60D2" w:rsidRPr="00AB472B">
        <w:rPr>
          <w:rFonts w:cstheme="minorHAnsi"/>
        </w:rPr>
        <w:t xml:space="preserve">extra-trees </w:t>
      </w:r>
      <w:r w:rsidR="00AB60D2" w:rsidRPr="00AB60D2">
        <w:rPr>
          <w:rFonts w:cstheme="minorHAnsi"/>
        </w:rPr>
        <w:t>were highly correlated (Spearman’s correlation coefficient 0.73 to 1.00)</w:t>
      </w:r>
      <w:r w:rsidR="005369DA">
        <w:rPr>
          <w:rFonts w:cstheme="minorHAnsi"/>
        </w:rPr>
        <w:t xml:space="preserve"> </w:t>
      </w:r>
      <w:r w:rsidR="00B073AA">
        <w:rPr>
          <w:rFonts w:cstheme="minorHAnsi"/>
        </w:rPr>
        <w:t>while</w:t>
      </w:r>
      <w:r w:rsidR="005369DA">
        <w:rPr>
          <w:rFonts w:cstheme="minorHAnsi"/>
        </w:rPr>
        <w:t xml:space="preserve"> </w:t>
      </w:r>
      <w:r w:rsidR="00AB60D2" w:rsidRPr="00AB60D2">
        <w:rPr>
          <w:rFonts w:cstheme="minorHAnsi"/>
        </w:rPr>
        <w:t>SVC was more weakly correlated with all other methods (Rho = 0.</w:t>
      </w:r>
      <w:r w:rsidR="006F3ED2">
        <w:rPr>
          <w:rFonts w:cstheme="minorHAnsi"/>
        </w:rPr>
        <w:t>36</w:t>
      </w:r>
      <w:r w:rsidR="00AB60D2" w:rsidRPr="00AB60D2">
        <w:rPr>
          <w:rFonts w:cstheme="minorHAnsi"/>
        </w:rPr>
        <w:t xml:space="preserve"> </w:t>
      </w:r>
      <w:r w:rsidR="002C46A4">
        <w:rPr>
          <w:rFonts w:cstheme="minorHAnsi"/>
        </w:rPr>
        <w:t>to 0.5</w:t>
      </w:r>
      <w:r w:rsidR="00D74435">
        <w:rPr>
          <w:rFonts w:cstheme="minorHAnsi"/>
        </w:rPr>
        <w:t>6</w:t>
      </w:r>
      <w:r w:rsidR="00BF2229">
        <w:rPr>
          <w:rFonts w:cstheme="minorHAnsi"/>
        </w:rPr>
        <w:t xml:space="preserve">; </w:t>
      </w:r>
      <w:r w:rsidR="00BF2229" w:rsidRPr="00BF2229">
        <w:rPr>
          <w:rFonts w:cstheme="minorHAnsi"/>
          <w:b/>
          <w:bCs/>
        </w:rPr>
        <w:t>Supplementary Figure</w:t>
      </w:r>
      <w:r w:rsidR="00A211F4">
        <w:rPr>
          <w:rFonts w:cstheme="minorHAnsi"/>
          <w:b/>
          <w:bCs/>
        </w:rPr>
        <w:t>s</w:t>
      </w:r>
      <w:r w:rsidR="00BF2229" w:rsidRPr="00BF2229">
        <w:rPr>
          <w:rFonts w:cstheme="minorHAnsi"/>
          <w:b/>
          <w:bCs/>
        </w:rPr>
        <w:t xml:space="preserve"> 1</w:t>
      </w:r>
      <w:r w:rsidR="00A211F4">
        <w:rPr>
          <w:rFonts w:cstheme="minorHAnsi"/>
          <w:b/>
          <w:bCs/>
        </w:rPr>
        <w:t>-3</w:t>
      </w:r>
      <w:r w:rsidR="00AB60D2" w:rsidRPr="00AB60D2">
        <w:rPr>
          <w:rFonts w:cstheme="minorHAnsi"/>
        </w:rPr>
        <w:t>).</w:t>
      </w:r>
    </w:p>
    <w:p w14:paraId="557F8EB1" w14:textId="77777777" w:rsidR="00AB60D2" w:rsidRDefault="00AB60D2" w:rsidP="00172234">
      <w:pPr>
        <w:rPr>
          <w:rFonts w:cstheme="minorHAnsi"/>
        </w:rPr>
      </w:pPr>
    </w:p>
    <w:p w14:paraId="1D669505" w14:textId="79211838" w:rsidR="00B559B4" w:rsidRPr="00C42505" w:rsidRDefault="00CD2F8D" w:rsidP="00172234">
      <w:pPr>
        <w:rPr>
          <w:rFonts w:cstheme="minorHAnsi"/>
        </w:rPr>
      </w:pPr>
      <w:r>
        <w:rPr>
          <w:rFonts w:cstheme="minorHAnsi"/>
        </w:rPr>
        <w:t>Model performance</w:t>
      </w:r>
    </w:p>
    <w:p w14:paraId="35C1E8B4" w14:textId="77777777" w:rsidR="00C42505" w:rsidRPr="00AB472B" w:rsidRDefault="00C42505" w:rsidP="00172234">
      <w:pPr>
        <w:rPr>
          <w:rFonts w:cstheme="minorHAnsi"/>
          <w:i/>
          <w:iCs/>
        </w:rPr>
      </w:pPr>
    </w:p>
    <w:p w14:paraId="442584CB" w14:textId="083ECFBA" w:rsidR="001A31CB" w:rsidRPr="00AB472B" w:rsidRDefault="00364585" w:rsidP="00172234">
      <w:pPr>
        <w:rPr>
          <w:rFonts w:cstheme="minorHAnsi"/>
        </w:rPr>
      </w:pPr>
      <w:r w:rsidRPr="00AB472B">
        <w:rPr>
          <w:rFonts w:cstheme="minorHAnsi"/>
        </w:rPr>
        <w:t xml:space="preserve">The discriminatory ability of each </w:t>
      </w:r>
      <w:r w:rsidR="009F41E3">
        <w:rPr>
          <w:rFonts w:cstheme="minorHAnsi"/>
        </w:rPr>
        <w:t xml:space="preserve">feature set </w:t>
      </w:r>
      <w:r w:rsidRPr="00AB472B">
        <w:rPr>
          <w:rFonts w:cstheme="minorHAnsi"/>
        </w:rPr>
        <w:t xml:space="preserve">was </w:t>
      </w:r>
      <w:r w:rsidR="00D45AD5">
        <w:rPr>
          <w:rFonts w:cstheme="minorHAnsi"/>
        </w:rPr>
        <w:t xml:space="preserve">estimated </w:t>
      </w:r>
      <w:r w:rsidRPr="00AB472B">
        <w:rPr>
          <w:rFonts w:cstheme="minorHAnsi"/>
        </w:rPr>
        <w:t xml:space="preserve">using the AUC on the second (later) half of </w:t>
      </w:r>
      <w:commentRangeStart w:id="19"/>
      <w:r w:rsidRPr="00AB472B">
        <w:rPr>
          <w:rFonts w:cstheme="minorHAnsi"/>
        </w:rPr>
        <w:t>pregnancies</w:t>
      </w:r>
      <w:commentRangeEnd w:id="19"/>
      <w:r w:rsidR="00CA5FC7">
        <w:rPr>
          <w:rStyle w:val="CommentReference"/>
        </w:rPr>
        <w:commentReference w:id="19"/>
      </w:r>
      <w:r w:rsidR="009F41E3">
        <w:rPr>
          <w:rFonts w:cstheme="minorHAnsi"/>
        </w:rPr>
        <w:t xml:space="preserve"> with logistic regression</w:t>
      </w:r>
      <w:r w:rsidR="00E16E65">
        <w:rPr>
          <w:rFonts w:cstheme="minorHAnsi"/>
        </w:rPr>
        <w:t xml:space="preserve"> (</w:t>
      </w:r>
      <w:r w:rsidR="00E16E65" w:rsidRPr="00E16E65">
        <w:rPr>
          <w:rFonts w:cstheme="minorHAnsi"/>
          <w:b/>
          <w:bCs/>
        </w:rPr>
        <w:t>Figure 3</w:t>
      </w:r>
      <w:r w:rsidR="00E16E65">
        <w:rPr>
          <w:rFonts w:cstheme="minorHAnsi"/>
        </w:rPr>
        <w:t>)</w:t>
      </w:r>
      <w:r w:rsidR="009F41E3">
        <w:rPr>
          <w:rFonts w:cstheme="minorHAnsi"/>
        </w:rPr>
        <w:t>.</w:t>
      </w:r>
    </w:p>
    <w:p w14:paraId="16FC15EA" w14:textId="77777777" w:rsidR="001A31CB" w:rsidRPr="00AB472B" w:rsidRDefault="001A31CB" w:rsidP="00172234">
      <w:pPr>
        <w:rPr>
          <w:rFonts w:cstheme="minorHAnsi"/>
        </w:rPr>
      </w:pPr>
    </w:p>
    <w:p w14:paraId="0E446A1C" w14:textId="4A650DA4" w:rsidR="00364585" w:rsidRPr="00AB472B" w:rsidRDefault="009F41E3" w:rsidP="00172234">
      <w:pPr>
        <w:rPr>
          <w:rFonts w:cstheme="minorHAnsi"/>
        </w:rPr>
      </w:pPr>
      <w:r>
        <w:rPr>
          <w:rFonts w:cstheme="minorHAnsi"/>
        </w:rPr>
        <w:t xml:space="preserve">The </w:t>
      </w:r>
      <w:r w:rsidR="00703002" w:rsidRPr="00AB472B">
        <w:rPr>
          <w:rFonts w:cstheme="minorHAnsi"/>
        </w:rPr>
        <w:t>e</w:t>
      </w:r>
      <w:r w:rsidR="002978C8" w:rsidRPr="00AB472B">
        <w:rPr>
          <w:rFonts w:cstheme="minorHAnsi"/>
        </w:rPr>
        <w:t>stablished predictors of HIE</w:t>
      </w:r>
      <w:r w:rsidR="00364585" w:rsidRPr="00AB472B">
        <w:rPr>
          <w:rFonts w:cstheme="minorHAnsi"/>
        </w:rPr>
        <w:t xml:space="preserve"> </w:t>
      </w:r>
      <w:r w:rsidR="00F67E30">
        <w:rPr>
          <w:rFonts w:cstheme="minorHAnsi"/>
        </w:rPr>
        <w:t xml:space="preserve">gave equally good discrimination using all </w:t>
      </w:r>
      <w:proofErr w:type="gramStart"/>
      <w:r>
        <w:rPr>
          <w:rFonts w:cstheme="minorHAnsi"/>
        </w:rPr>
        <w:t>three feature</w:t>
      </w:r>
      <w:proofErr w:type="gramEnd"/>
      <w:r>
        <w:rPr>
          <w:rFonts w:cstheme="minorHAnsi"/>
        </w:rPr>
        <w:t xml:space="preserve"> set</w:t>
      </w:r>
      <w:r w:rsidR="00DB62C2">
        <w:rPr>
          <w:rFonts w:cstheme="minorHAnsi"/>
        </w:rPr>
        <w:t xml:space="preserve"> time point collections</w:t>
      </w:r>
      <w:r w:rsidR="00F67E30">
        <w:rPr>
          <w:rFonts w:cstheme="minorHAnsi"/>
        </w:rPr>
        <w:t xml:space="preserve">: </w:t>
      </w:r>
      <w:r w:rsidR="009D1C54">
        <w:rPr>
          <w:rFonts w:cstheme="minorHAnsi"/>
        </w:rPr>
        <w:t>antenatal</w:t>
      </w:r>
      <w:r w:rsidR="00C661C2">
        <w:rPr>
          <w:rFonts w:cstheme="minorHAnsi"/>
        </w:rPr>
        <w:t xml:space="preserve"> period </w:t>
      </w:r>
      <w:r w:rsidR="002978C8" w:rsidRPr="00AB472B">
        <w:rPr>
          <w:rFonts w:cstheme="minorHAnsi"/>
        </w:rPr>
        <w:t xml:space="preserve">gave </w:t>
      </w:r>
      <w:r w:rsidR="00364585" w:rsidRPr="00AB472B">
        <w:rPr>
          <w:rFonts w:cstheme="minorHAnsi"/>
        </w:rPr>
        <w:t>an AUC of 0.71 (95% CI 0.64-0.77</w:t>
      </w:r>
      <w:r w:rsidR="00C661C2">
        <w:rPr>
          <w:rFonts w:cstheme="minorHAnsi"/>
        </w:rPr>
        <w:t xml:space="preserve">; </w:t>
      </w:r>
      <w:r w:rsidR="002978C8" w:rsidRPr="00AB472B">
        <w:rPr>
          <w:rFonts w:cstheme="minorHAnsi"/>
        </w:rPr>
        <w:t>n=20 predictors)</w:t>
      </w:r>
      <w:r w:rsidR="00F67E30">
        <w:rPr>
          <w:rFonts w:cstheme="minorHAnsi"/>
        </w:rPr>
        <w:t xml:space="preserve">, antenatal and </w:t>
      </w:r>
      <w:r w:rsidR="00364585" w:rsidRPr="00AB472B">
        <w:rPr>
          <w:rFonts w:cstheme="minorHAnsi"/>
        </w:rPr>
        <w:t xml:space="preserve">infant birth weight </w:t>
      </w:r>
      <w:r w:rsidR="00F67E30">
        <w:rPr>
          <w:rFonts w:cstheme="minorHAnsi"/>
        </w:rPr>
        <w:t xml:space="preserve">was </w:t>
      </w:r>
      <w:r w:rsidR="00364585" w:rsidRPr="00AB472B">
        <w:rPr>
          <w:rFonts w:cstheme="minorHAnsi"/>
        </w:rPr>
        <w:t xml:space="preserve">0.73 AUC </w:t>
      </w:r>
      <w:r w:rsidR="00F67E30">
        <w:rPr>
          <w:rFonts w:cstheme="minorHAnsi"/>
        </w:rPr>
        <w:t>(</w:t>
      </w:r>
      <w:r w:rsidR="00364585" w:rsidRPr="00AB472B">
        <w:rPr>
          <w:rFonts w:cstheme="minorHAnsi"/>
        </w:rPr>
        <w:t>95% CI 0.67-0.79</w:t>
      </w:r>
      <w:r w:rsidR="00F67E30">
        <w:rPr>
          <w:rFonts w:cstheme="minorHAnsi"/>
        </w:rPr>
        <w:t>; n</w:t>
      </w:r>
      <w:r w:rsidR="00F67E30" w:rsidRPr="00AB472B">
        <w:rPr>
          <w:rFonts w:cstheme="minorHAnsi"/>
        </w:rPr>
        <w:t>=21 predictors</w:t>
      </w:r>
      <w:r w:rsidR="00364585" w:rsidRPr="00AB472B">
        <w:rPr>
          <w:rFonts w:cstheme="minorHAnsi"/>
        </w:rPr>
        <w:t xml:space="preserve">) </w:t>
      </w:r>
      <w:r w:rsidR="00F67E30">
        <w:rPr>
          <w:rFonts w:cstheme="minorHAnsi"/>
        </w:rPr>
        <w:t xml:space="preserve">and </w:t>
      </w:r>
      <w:r w:rsidR="00390DB3">
        <w:rPr>
          <w:rFonts w:cstheme="minorHAnsi"/>
        </w:rPr>
        <w:t>antenatal</w:t>
      </w:r>
      <w:r w:rsidR="00F67E30">
        <w:rPr>
          <w:rFonts w:cstheme="minorHAnsi"/>
        </w:rPr>
        <w:t xml:space="preserve"> and </w:t>
      </w:r>
      <w:r w:rsidR="00364585" w:rsidRPr="00AB472B">
        <w:rPr>
          <w:rFonts w:cstheme="minorHAnsi"/>
        </w:rPr>
        <w:t xml:space="preserve">intrapartum measures </w:t>
      </w:r>
      <w:r w:rsidR="00F67E30">
        <w:rPr>
          <w:rFonts w:cstheme="minorHAnsi"/>
        </w:rPr>
        <w:t xml:space="preserve">had an AUC 0.70 </w:t>
      </w:r>
      <w:r w:rsidR="00364585" w:rsidRPr="00AB472B">
        <w:rPr>
          <w:rFonts w:cstheme="minorHAnsi"/>
        </w:rPr>
        <w:t>(95% CI 0.64-0.77</w:t>
      </w:r>
      <w:r w:rsidR="00F67E30">
        <w:rPr>
          <w:rFonts w:cstheme="minorHAnsi"/>
        </w:rPr>
        <w:t xml:space="preserve">; </w:t>
      </w:r>
      <w:r w:rsidR="00F67E30" w:rsidRPr="00AB472B">
        <w:rPr>
          <w:rFonts w:cstheme="minorHAnsi"/>
        </w:rPr>
        <w:t>n=35 predictors</w:t>
      </w:r>
      <w:r w:rsidR="00F67E30">
        <w:rPr>
          <w:rFonts w:cstheme="minorHAnsi"/>
        </w:rPr>
        <w:t>)</w:t>
      </w:r>
      <w:r w:rsidR="00364585" w:rsidRPr="00AB472B">
        <w:rPr>
          <w:rFonts w:cstheme="minorHAnsi"/>
        </w:rPr>
        <w:t>.</w:t>
      </w:r>
    </w:p>
    <w:p w14:paraId="71A77FFF" w14:textId="77777777" w:rsidR="00364585" w:rsidRPr="00AB472B" w:rsidRDefault="00364585" w:rsidP="00172234">
      <w:pPr>
        <w:rPr>
          <w:rFonts w:cstheme="minorHAnsi"/>
        </w:rPr>
      </w:pPr>
    </w:p>
    <w:p w14:paraId="45294AC6" w14:textId="6A98E8DC" w:rsidR="00D42A42" w:rsidRDefault="009F41E3" w:rsidP="00172234">
      <w:pPr>
        <w:rPr>
          <w:rFonts w:cstheme="minorHAnsi"/>
        </w:rPr>
      </w:pPr>
      <w:r>
        <w:rPr>
          <w:rFonts w:cstheme="minorHAnsi"/>
        </w:rPr>
        <w:t xml:space="preserve">The </w:t>
      </w:r>
      <w:r w:rsidR="009C5EF8" w:rsidRPr="00AB472B">
        <w:rPr>
          <w:rFonts w:cstheme="minorHAnsi"/>
        </w:rPr>
        <w:t>data-</w:t>
      </w:r>
      <w:commentRangeStart w:id="20"/>
      <w:r w:rsidR="009C5EF8" w:rsidRPr="00AB472B">
        <w:rPr>
          <w:rFonts w:cstheme="minorHAnsi"/>
        </w:rPr>
        <w:t>driven</w:t>
      </w:r>
      <w:commentRangeEnd w:id="20"/>
      <w:r w:rsidR="00CA5FC7">
        <w:rPr>
          <w:rStyle w:val="CommentReference"/>
        </w:rPr>
        <w:commentReference w:id="20"/>
      </w:r>
      <w:r w:rsidR="009C5EF8" w:rsidRPr="00AB472B">
        <w:rPr>
          <w:rFonts w:cstheme="minorHAnsi"/>
        </w:rPr>
        <w:t xml:space="preserve"> </w:t>
      </w:r>
      <w:r w:rsidR="00330BA5">
        <w:rPr>
          <w:rFonts w:cstheme="minorHAnsi"/>
        </w:rPr>
        <w:t xml:space="preserve">approach was applied to select the top 20, 40 or 60 features using </w:t>
      </w:r>
      <w:r w:rsidR="001F5EE5" w:rsidRPr="00AB472B">
        <w:rPr>
          <w:rFonts w:cstheme="minorHAnsi"/>
        </w:rPr>
        <w:t>antenatal</w:t>
      </w:r>
      <w:r w:rsidR="00275742">
        <w:rPr>
          <w:rFonts w:cstheme="minorHAnsi"/>
        </w:rPr>
        <w:t xml:space="preserve"> only</w:t>
      </w:r>
      <w:r w:rsidR="001F5EE5" w:rsidRPr="00AB472B">
        <w:rPr>
          <w:rFonts w:cstheme="minorHAnsi"/>
        </w:rPr>
        <w:t xml:space="preserve">, </w:t>
      </w:r>
      <w:r w:rsidR="00275742" w:rsidRPr="00AB472B">
        <w:rPr>
          <w:rFonts w:cstheme="minorHAnsi"/>
        </w:rPr>
        <w:t>antenatal</w:t>
      </w:r>
      <w:r w:rsidR="00275742" w:rsidRPr="00AB472B">
        <w:rPr>
          <w:rFonts w:cstheme="minorHAnsi"/>
        </w:rPr>
        <w:t xml:space="preserve"> </w:t>
      </w:r>
      <w:r w:rsidR="00275742">
        <w:rPr>
          <w:rFonts w:cstheme="minorHAnsi"/>
        </w:rPr>
        <w:t xml:space="preserve">and </w:t>
      </w:r>
      <w:r w:rsidR="001F5EE5" w:rsidRPr="00AB472B">
        <w:rPr>
          <w:rFonts w:cstheme="minorHAnsi"/>
        </w:rPr>
        <w:t>growth</w:t>
      </w:r>
      <w:r w:rsidR="00275742">
        <w:rPr>
          <w:rFonts w:cstheme="minorHAnsi"/>
        </w:rPr>
        <w:t>,</w:t>
      </w:r>
      <w:r w:rsidR="001F5EE5" w:rsidRPr="00AB472B">
        <w:rPr>
          <w:rFonts w:cstheme="minorHAnsi"/>
        </w:rPr>
        <w:t xml:space="preserve"> and </w:t>
      </w:r>
      <w:r w:rsidR="00275742" w:rsidRPr="00AB472B">
        <w:rPr>
          <w:rFonts w:cstheme="minorHAnsi"/>
        </w:rPr>
        <w:t>antenatal</w:t>
      </w:r>
      <w:r w:rsidR="00275742" w:rsidRPr="00AB472B">
        <w:rPr>
          <w:rFonts w:cstheme="minorHAnsi"/>
        </w:rPr>
        <w:t xml:space="preserve"> </w:t>
      </w:r>
      <w:r w:rsidR="00275742">
        <w:rPr>
          <w:rFonts w:cstheme="minorHAnsi"/>
        </w:rPr>
        <w:t xml:space="preserve">and </w:t>
      </w:r>
      <w:r w:rsidR="001F5EE5" w:rsidRPr="00AB472B">
        <w:rPr>
          <w:rFonts w:cstheme="minorHAnsi"/>
        </w:rPr>
        <w:t xml:space="preserve">intrapartum measures </w:t>
      </w:r>
      <w:r w:rsidR="00E12641" w:rsidRPr="00AB472B">
        <w:rPr>
          <w:rFonts w:cstheme="minorHAnsi"/>
        </w:rPr>
        <w:t xml:space="preserve">and </w:t>
      </w:r>
      <w:r w:rsidR="00364585" w:rsidRPr="00AB472B">
        <w:rPr>
          <w:rFonts w:cstheme="minorHAnsi"/>
        </w:rPr>
        <w:t xml:space="preserve">applied logistic regression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 xml:space="preserve">Figure </w:t>
      </w:r>
      <w:r w:rsidR="00411A45">
        <w:rPr>
          <w:rFonts w:cstheme="minorHAnsi"/>
          <w:b/>
          <w:bCs/>
        </w:rPr>
        <w:t>3</w:t>
      </w:r>
      <w:r w:rsidR="00364585" w:rsidRPr="00AB472B">
        <w:rPr>
          <w:rFonts w:cstheme="minorHAnsi"/>
        </w:rPr>
        <w:t xml:space="preserve">). </w:t>
      </w:r>
      <w:r w:rsidR="003C543A">
        <w:rPr>
          <w:rFonts w:cstheme="minorHAnsi"/>
        </w:rPr>
        <w:t>Broadly, t</w:t>
      </w:r>
      <w:r w:rsidR="00EB0AF5">
        <w:rPr>
          <w:rFonts w:cstheme="minorHAnsi"/>
        </w:rPr>
        <w:t>here was no strong difference in discrimination between the clinically defined and automated feature selection approaches</w:t>
      </w:r>
      <w:r w:rsidR="003C543A">
        <w:rPr>
          <w:rFonts w:cstheme="minorHAnsi"/>
        </w:rPr>
        <w:t xml:space="preserve"> although</w:t>
      </w:r>
      <w:r w:rsidR="00EB0AF5">
        <w:rPr>
          <w:rFonts w:cstheme="minorHAnsi"/>
        </w:rPr>
        <w:t xml:space="preserve"> SVC and RFE performed </w:t>
      </w:r>
      <w:r w:rsidR="003C543A">
        <w:rPr>
          <w:rFonts w:cstheme="minorHAnsi"/>
        </w:rPr>
        <w:t xml:space="preserve">worse than the </w:t>
      </w:r>
      <w:r w:rsidR="00EB0AF5">
        <w:rPr>
          <w:rFonts w:cstheme="minorHAnsi"/>
        </w:rPr>
        <w:t>clinically defined features</w:t>
      </w:r>
      <w:r w:rsidR="003C543A">
        <w:rPr>
          <w:rFonts w:cstheme="minorHAnsi"/>
        </w:rPr>
        <w:t xml:space="preserve"> at the antenatal timepoint</w:t>
      </w:r>
      <w:r w:rsidR="00EB0AF5">
        <w:rPr>
          <w:rFonts w:cstheme="minorHAnsi"/>
        </w:rPr>
        <w:t>.</w:t>
      </w:r>
      <w:r w:rsidR="00092982">
        <w:rPr>
          <w:rFonts w:cstheme="minorHAnsi"/>
        </w:rPr>
        <w:t xml:space="preserve"> There was a trend towards better discrimination with larger number of features included in the model, </w:t>
      </w:r>
      <w:r w:rsidR="005E058C">
        <w:rPr>
          <w:rFonts w:cstheme="minorHAnsi"/>
        </w:rPr>
        <w:t>while</w:t>
      </w:r>
      <w:r w:rsidR="00092982">
        <w:rPr>
          <w:rFonts w:cstheme="minorHAnsi"/>
        </w:rPr>
        <w:t xml:space="preserve"> this could be a </w:t>
      </w:r>
      <w:r w:rsidR="001A0A3A">
        <w:rPr>
          <w:rFonts w:cstheme="minorHAnsi"/>
        </w:rPr>
        <w:t xml:space="preserve">symptom </w:t>
      </w:r>
      <w:r w:rsidR="00092982">
        <w:rPr>
          <w:rFonts w:cstheme="minorHAnsi"/>
        </w:rPr>
        <w:t xml:space="preserve">of </w:t>
      </w:r>
      <w:r w:rsidR="00D42A42">
        <w:rPr>
          <w:rFonts w:cstheme="minorHAnsi"/>
        </w:rPr>
        <w:t>overfitting,</w:t>
      </w:r>
      <w:r w:rsidR="00092982">
        <w:rPr>
          <w:rFonts w:cstheme="minorHAnsi"/>
        </w:rPr>
        <w:t xml:space="preserve"> we estimated the AUC in a final holdout set.</w:t>
      </w:r>
      <w:r w:rsidR="00D42A42">
        <w:rPr>
          <w:rFonts w:cstheme="minorHAnsi"/>
        </w:rPr>
        <w:t xml:space="preserve"> </w:t>
      </w:r>
      <w:r w:rsidR="00462E75">
        <w:rPr>
          <w:rFonts w:cstheme="minorHAnsi"/>
        </w:rPr>
        <w:t>However, the models derived using Badawi et al gave best performance with the fewest predictors.</w:t>
      </w:r>
      <w:r w:rsidR="00912719">
        <w:rPr>
          <w:rFonts w:cstheme="minorHAnsi"/>
        </w:rPr>
        <w:t xml:space="preserve"> Data-driven feature selection did not produce models with better discrimination than clinically defined models</w:t>
      </w:r>
      <w:r w:rsidR="00FD344E">
        <w:rPr>
          <w:rFonts w:cstheme="minorHAnsi"/>
        </w:rPr>
        <w:t xml:space="preserve"> </w:t>
      </w:r>
      <w:r w:rsidR="00FD344E">
        <w:rPr>
          <w:rFonts w:cstheme="minorHAnsi"/>
        </w:rPr>
        <w:lastRenderedPageBreak/>
        <w:t xml:space="preserve">but can be a good strategy to remove human </w:t>
      </w:r>
      <w:r w:rsidR="00063FAB">
        <w:rPr>
          <w:rFonts w:cstheme="minorHAnsi"/>
        </w:rPr>
        <w:t>input.</w:t>
      </w:r>
      <w:r w:rsidR="00F22216">
        <w:rPr>
          <w:rFonts w:cstheme="minorHAnsi"/>
        </w:rPr>
        <w:t xml:space="preserve"> Adding variables collected later in the pregnancy pathway did not strongly affect performance.</w:t>
      </w:r>
    </w:p>
    <w:p w14:paraId="493F588A" w14:textId="77777777" w:rsidR="00D42A42" w:rsidRDefault="00D42A42" w:rsidP="00172234">
      <w:pPr>
        <w:rPr>
          <w:rFonts w:cstheme="minorHAnsi"/>
        </w:rPr>
      </w:pPr>
    </w:p>
    <w:p w14:paraId="7FCBE469" w14:textId="59AC37CF" w:rsidR="001D3065" w:rsidRPr="00AB472B" w:rsidRDefault="007A2AC9" w:rsidP="00172234">
      <w:pPr>
        <w:rPr>
          <w:rFonts w:cstheme="minorHAnsi"/>
        </w:rPr>
      </w:pPr>
      <w:r>
        <w:rPr>
          <w:rFonts w:cstheme="minorHAnsi"/>
        </w:rPr>
        <w:t>We found no strong difference in discrimination when comparing logistic regression to a range of other classifiers</w:t>
      </w:r>
      <w:r w:rsidR="00B15A2D">
        <w:rPr>
          <w:rFonts w:cstheme="minorHAnsi"/>
        </w:rPr>
        <w:t xml:space="preserve"> (</w:t>
      </w:r>
      <w:r w:rsidR="00B15A2D" w:rsidRPr="00B15A2D">
        <w:rPr>
          <w:rFonts w:cstheme="minorHAnsi"/>
          <w:b/>
          <w:bCs/>
        </w:rPr>
        <w:t xml:space="preserve">Supplementary Figure </w:t>
      </w:r>
      <w:r w:rsidR="00CC799D">
        <w:rPr>
          <w:rFonts w:cstheme="minorHAnsi"/>
          <w:b/>
          <w:bCs/>
        </w:rPr>
        <w:t>4</w:t>
      </w:r>
      <w:r w:rsidR="00B15A2D">
        <w:rPr>
          <w:rFonts w:cstheme="minorHAnsi"/>
        </w:rPr>
        <w:t>).</w:t>
      </w: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w:t>
      </w:r>
      <w:r w:rsidRPr="003954DE">
        <w:rPr>
          <w:rFonts w:cstheme="minorHAnsi"/>
          <w:sz w:val="24"/>
          <w:szCs w:val="24"/>
          <w:highlight w:val="yellow"/>
        </w:rPr>
        <w:t>engineering</w:t>
      </w:r>
      <w:r w:rsidRPr="00AB472B">
        <w:rPr>
          <w:rFonts w:cstheme="minorHAnsi"/>
          <w:sz w:val="24"/>
          <w:szCs w:val="24"/>
        </w:rPr>
        <w:t xml:space="preserve">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w:t>
      </w:r>
      <w:r w:rsidR="00A31563" w:rsidRPr="003954DE">
        <w:rPr>
          <w:rFonts w:cstheme="minorHAnsi"/>
          <w:sz w:val="24"/>
          <w:szCs w:val="24"/>
          <w:highlight w:val="yellow"/>
        </w:rPr>
        <w:t xml:space="preserve">or </w:t>
      </w:r>
      <w:r w:rsidR="0007448A" w:rsidRPr="003954DE">
        <w:rPr>
          <w:rFonts w:cstheme="minorHAnsi"/>
          <w:sz w:val="24"/>
          <w:szCs w:val="24"/>
          <w:highlight w:val="yellow"/>
        </w:rPr>
        <w:t>slightly</w:t>
      </w:r>
      <w:r w:rsidR="00A31563" w:rsidRPr="003954DE">
        <w:rPr>
          <w:rFonts w:cstheme="minorHAnsi"/>
          <w:sz w:val="24"/>
          <w:szCs w:val="24"/>
          <w:highlight w:val="yellow"/>
        </w:rPr>
        <w:t xml:space="preserve"> </w:t>
      </w:r>
      <w:commentRangeStart w:id="21"/>
      <w:r w:rsidR="00A31563" w:rsidRPr="003954DE">
        <w:rPr>
          <w:rFonts w:cstheme="minorHAnsi"/>
          <w:sz w:val="24"/>
          <w:szCs w:val="24"/>
          <w:highlight w:val="yellow"/>
        </w:rPr>
        <w:t>improve</w:t>
      </w:r>
      <w:r w:rsidR="0007448A" w:rsidRPr="003954DE">
        <w:rPr>
          <w:rFonts w:cstheme="minorHAnsi"/>
          <w:sz w:val="24"/>
          <w:szCs w:val="24"/>
          <w:highlight w:val="yellow"/>
        </w:rPr>
        <w:t>d</w:t>
      </w:r>
      <w:commentRangeEnd w:id="21"/>
      <w:r w:rsidR="00C13AA6">
        <w:rPr>
          <w:rStyle w:val="CommentReference"/>
        </w:rPr>
        <w:commentReference w:id="21"/>
      </w:r>
      <w:r w:rsidR="00A31563">
        <w:rPr>
          <w:rFonts w:cstheme="minorHAnsi"/>
          <w:sz w:val="24"/>
          <w:szCs w:val="24"/>
        </w:rPr>
        <w:t xml:space="preserve"> </w:t>
      </w:r>
      <w:r w:rsidR="009D06D8">
        <w:rPr>
          <w:rFonts w:cstheme="minorHAnsi"/>
          <w:sz w:val="24"/>
          <w:szCs w:val="24"/>
        </w:rPr>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84BDD81"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 xml:space="preserve">example, </w:t>
      </w:r>
      <w:proofErr w:type="spellStart"/>
      <w:r w:rsidR="00F65455">
        <w:rPr>
          <w:rFonts w:cstheme="minorHAnsi"/>
          <w:bCs/>
          <w:sz w:val="24"/>
          <w:szCs w:val="24"/>
        </w:rPr>
        <w:t>AutoPrognosis</w:t>
      </w:r>
      <w:proofErr w:type="spellEnd"/>
      <w:r w:rsidR="00C97762">
        <w:rPr>
          <w:rFonts w:cstheme="minorHAnsi"/>
          <w:bCs/>
          <w:sz w:val="24"/>
          <w:szCs w:val="24"/>
        </w:rPr>
        <w:t xml:space="preserve"> </w:t>
      </w:r>
      <w:r w:rsidR="007A1864">
        <w:rPr>
          <w:rFonts w:cstheme="minorHAnsi"/>
          <w:bCs/>
          <w:sz w:val="24"/>
          <w:szCs w:val="24"/>
        </w:rPr>
        <w:fldChar w:fldCharType="begin" w:fldLock="1"/>
      </w:r>
      <w:r w:rsidR="00120586">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11]","plainTextFormattedCitation":"[11]","previouslyFormattedCitation":"[20]"},"properties":{"noteIndex":0},"schema":"https://github.com/citation-style-language/schema/raw/master/csl-citation.json"}</w:instrText>
      </w:r>
      <w:r w:rsidR="007A1864">
        <w:rPr>
          <w:rFonts w:cstheme="minorHAnsi"/>
          <w:bCs/>
          <w:sz w:val="24"/>
          <w:szCs w:val="24"/>
        </w:rPr>
        <w:fldChar w:fldCharType="separate"/>
      </w:r>
      <w:r w:rsidR="00120586" w:rsidRPr="00120586">
        <w:rPr>
          <w:rFonts w:cstheme="minorHAnsi"/>
          <w:bCs/>
          <w:noProof/>
          <w:sz w:val="24"/>
          <w:szCs w:val="24"/>
        </w:rPr>
        <w:t>[11]</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120586">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12]","plainTextFormattedCitation":"[12]","previouslyFormattedCitation":"[21]"},"properties":{"noteIndex":0},"schema":"https://github.com/citation-style-language/schema/raw/master/csl-citation.json"}</w:instrText>
      </w:r>
      <w:r w:rsidR="00721695">
        <w:rPr>
          <w:rFonts w:cstheme="minorHAnsi"/>
          <w:bCs/>
          <w:sz w:val="24"/>
          <w:szCs w:val="24"/>
        </w:rPr>
        <w:fldChar w:fldCharType="separate"/>
      </w:r>
      <w:r w:rsidR="00120586" w:rsidRPr="00120586">
        <w:rPr>
          <w:rFonts w:cstheme="minorHAnsi"/>
          <w:bCs/>
          <w:noProof/>
          <w:sz w:val="24"/>
          <w:szCs w:val="24"/>
        </w:rPr>
        <w:t>[12]</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120586">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13]","plainTextFormattedCitation":"[13]","previouslyFormattedCitation":"[22]"},"properties":{"noteIndex":0},"schema":"https://github.com/citation-style-language/schema/raw/master/csl-citation.json"}</w:instrText>
      </w:r>
      <w:r w:rsidR="004B0E8D">
        <w:rPr>
          <w:rFonts w:cstheme="minorHAnsi"/>
          <w:bCs/>
          <w:sz w:val="24"/>
          <w:szCs w:val="24"/>
        </w:rPr>
        <w:fldChar w:fldCharType="separate"/>
      </w:r>
      <w:r w:rsidR="00120586" w:rsidRPr="00120586">
        <w:rPr>
          <w:rFonts w:cstheme="minorHAnsi"/>
          <w:bCs/>
          <w:noProof/>
          <w:sz w:val="24"/>
          <w:szCs w:val="24"/>
        </w:rPr>
        <w:t>[13]</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120586">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23]"},"properties":{"noteIndex":0},"schema":"https://github.com/citation-style-language/schema/raw/master/csl-citation.json"}</w:instrText>
      </w:r>
      <w:r w:rsidR="005D5998">
        <w:rPr>
          <w:rFonts w:cstheme="minorHAnsi"/>
          <w:bCs/>
          <w:sz w:val="24"/>
          <w:szCs w:val="24"/>
        </w:rPr>
        <w:fldChar w:fldCharType="separate"/>
      </w:r>
      <w:r w:rsidR="00120586" w:rsidRPr="00120586">
        <w:rPr>
          <w:rFonts w:cstheme="minorHAnsi"/>
          <w:bCs/>
          <w:noProof/>
          <w:sz w:val="24"/>
          <w:szCs w:val="24"/>
        </w:rPr>
        <w:t>[14]</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6107942E"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120586">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5]","plainTextFormattedCitation":"[15]","previouslyFormattedCitation":"[24]"},"properties":{"noteIndex":0},"schema":"https://github.com/citation-style-language/schema/raw/master/csl-citation.json"}</w:instrText>
      </w:r>
      <w:r w:rsidR="00C77AA3">
        <w:rPr>
          <w:rFonts w:cstheme="minorHAnsi"/>
          <w:bCs/>
        </w:rPr>
        <w:fldChar w:fldCharType="separate"/>
      </w:r>
      <w:r w:rsidR="00120586" w:rsidRPr="00120586">
        <w:rPr>
          <w:rFonts w:cstheme="minorHAnsi"/>
          <w:bCs/>
          <w:noProof/>
        </w:rPr>
        <w:t>[15]</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72A7EE50"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 xml:space="preserve">were not missing at </w:t>
      </w:r>
      <w:commentRangeStart w:id="22"/>
      <w:r w:rsidR="00743E7D">
        <w:rPr>
          <w:rFonts w:cstheme="minorHAnsi"/>
          <w:bCs/>
        </w:rPr>
        <w:t>random</w:t>
      </w:r>
      <w:commentRangeEnd w:id="22"/>
      <w:r w:rsidR="00634273">
        <w:rPr>
          <w:rStyle w:val="CommentReference"/>
        </w:rPr>
        <w:commentReference w:id="22"/>
      </w:r>
      <w:r w:rsidR="00743E7D">
        <w:rPr>
          <w:rFonts w:cstheme="minorHAnsi"/>
          <w:bCs/>
        </w:rPr>
        <w:t>.</w:t>
      </w:r>
      <w:r w:rsidR="00322745">
        <w:rPr>
          <w:rFonts w:cstheme="minorHAnsi"/>
          <w:bCs/>
        </w:rPr>
        <w:t xml:space="preserve"> Second, </w:t>
      </w:r>
      <w:r w:rsidR="00322745">
        <w:rPr>
          <w:rFonts w:cstheme="minorHAnsi"/>
        </w:rPr>
        <w:t xml:space="preserve">although </w:t>
      </w:r>
      <w:r w:rsidR="000C4285" w:rsidRPr="00AB472B">
        <w:rPr>
          <w:rFonts w:cstheme="minorHAnsi"/>
        </w:rPr>
        <w:t xml:space="preserve">the data was derived from a large cohort study considered to be of high methodological </w:t>
      </w:r>
      <w:commentRangeStart w:id="23"/>
      <w:r w:rsidR="000C4285" w:rsidRPr="00AB472B">
        <w:rPr>
          <w:rFonts w:cstheme="minorHAnsi"/>
        </w:rPr>
        <w:t>quality</w:t>
      </w:r>
      <w:commentRangeEnd w:id="23"/>
      <w:r w:rsidR="00634273">
        <w:rPr>
          <w:rStyle w:val="CommentReference"/>
        </w:rPr>
        <w:commentReference w:id="23"/>
      </w:r>
      <w:r w:rsidR="000C4285" w:rsidRPr="00AB472B">
        <w:rPr>
          <w:rFonts w:cstheme="minorHAnsi"/>
        </w:rPr>
        <w:t>,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w:t>
      </w:r>
      <w:r w:rsidR="00ED181D">
        <w:rPr>
          <w:rFonts w:cstheme="minorHAnsi"/>
        </w:rPr>
        <w:t xml:space="preserve">, </w:t>
      </w:r>
      <w:r w:rsidR="000C4285" w:rsidRPr="00AB472B">
        <w:rPr>
          <w:rFonts w:cstheme="minorHAnsi"/>
        </w:rPr>
        <w:t>derived from an Australian population some decades later</w:t>
      </w:r>
      <w:r w:rsidR="00ED181D">
        <w:rPr>
          <w:rFonts w:cstheme="minorHAnsi"/>
        </w:rPr>
        <w:t>,</w:t>
      </w:r>
      <w:r w:rsidR="000C4285" w:rsidRPr="00AB472B">
        <w:rPr>
          <w:rFonts w:cstheme="minorHAnsi"/>
        </w:rPr>
        <w:t xml:space="preserve"> were still strong </w:t>
      </w:r>
      <w:commentRangeStart w:id="24"/>
      <w:r w:rsidR="000C4285" w:rsidRPr="00AB472B">
        <w:rPr>
          <w:rFonts w:cstheme="minorHAnsi"/>
        </w:rPr>
        <w:t>predictors</w:t>
      </w:r>
      <w:commentRangeEnd w:id="24"/>
      <w:r w:rsidR="00634273">
        <w:rPr>
          <w:rStyle w:val="CommentReference"/>
        </w:rPr>
        <w:commentReference w:id="24"/>
      </w:r>
      <w:r w:rsidR="000C4285" w:rsidRPr="00AB472B">
        <w:rPr>
          <w:rFonts w:cstheme="minorHAnsi"/>
        </w:rPr>
        <w:t xml:space="preserve"> of outcome</w:t>
      </w:r>
      <w:r w:rsidR="00322745">
        <w:rPr>
          <w:rFonts w:cstheme="minorHAnsi"/>
        </w:rPr>
        <w:t xml:space="preserve"> </w:t>
      </w:r>
      <w:r w:rsidR="000C4285" w:rsidRPr="00AB472B">
        <w:rPr>
          <w:rFonts w:cstheme="minorHAnsi"/>
        </w:rPr>
        <w:t xml:space="preserve">suggesting that the main underlying causes of HIE remain significant over this time </w:t>
      </w:r>
      <w:commentRangeStart w:id="25"/>
      <w:r w:rsidR="000C4285" w:rsidRPr="00AB472B">
        <w:rPr>
          <w:rFonts w:cstheme="minorHAnsi"/>
        </w:rPr>
        <w:t>frame</w:t>
      </w:r>
      <w:commentRangeEnd w:id="25"/>
      <w:r w:rsidR="00D6302A">
        <w:rPr>
          <w:rStyle w:val="CommentReference"/>
        </w:rPr>
        <w:commentReference w:id="25"/>
      </w:r>
      <w:r w:rsidR="000C4285" w:rsidRPr="00AB472B">
        <w:rPr>
          <w:rFonts w:cstheme="minorHAnsi"/>
        </w:rPr>
        <w:t xml:space="preserve">. In addition, for this to provide a valid use to </w:t>
      </w:r>
      <w:r w:rsidR="000C4285" w:rsidRPr="00AB472B">
        <w:rPr>
          <w:rFonts w:cstheme="minorHAnsi"/>
        </w:rPr>
        <w:lastRenderedPageBreak/>
        <w:t xml:space="preserve">clinicians it </w:t>
      </w:r>
      <w:proofErr w:type="gramStart"/>
      <w:r w:rsidR="000C4285" w:rsidRPr="00AB472B">
        <w:rPr>
          <w:rFonts w:cstheme="minorHAnsi"/>
        </w:rPr>
        <w:t>need</w:t>
      </w:r>
      <w:proofErr w:type="gramEnd"/>
      <w:r w:rsidR="000C4285" w:rsidRPr="00AB472B">
        <w:rPr>
          <w:rFonts w:cstheme="minorHAnsi"/>
        </w:rPr>
        <w:t xml:space="preserve"> to be tested on recent, but also routinely collected data with likely less cleaning and more missing data points than is present in this research </w:t>
      </w:r>
      <w:commentRangeStart w:id="26"/>
      <w:r w:rsidR="000C4285" w:rsidRPr="00AB472B">
        <w:rPr>
          <w:rFonts w:cstheme="minorHAnsi"/>
        </w:rPr>
        <w:t>dataset</w:t>
      </w:r>
      <w:commentRangeEnd w:id="26"/>
      <w:r w:rsidR="00634273">
        <w:rPr>
          <w:rStyle w:val="CommentReference"/>
        </w:rPr>
        <w:commentReference w:id="26"/>
      </w:r>
      <w:r w:rsidR="000C4285" w:rsidRPr="00AB472B">
        <w:rPr>
          <w:rFonts w:cstheme="minorHAnsi"/>
        </w:rPr>
        <w: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w:t>
      </w:r>
      <w:commentRangeStart w:id="27"/>
      <w:r w:rsidRPr="00AB472B">
        <w:rPr>
          <w:rFonts w:cstheme="minorHAnsi"/>
          <w:sz w:val="24"/>
          <w:szCs w:val="24"/>
        </w:rPr>
        <w:t>026</w:t>
      </w:r>
      <w:commentRangeEnd w:id="27"/>
      <w:r w:rsidR="005D1568">
        <w:rPr>
          <w:rStyle w:val="CommentReference"/>
        </w:rPr>
        <w:commentReference w:id="27"/>
      </w:r>
      <w:r w:rsidRPr="00AB472B">
        <w:rPr>
          <w:rFonts w:cstheme="minorHAnsi"/>
          <w:sz w:val="24"/>
          <w:szCs w:val="24"/>
        </w:rPr>
        <w:t>). This may reflect other measures of growth or correlate</w:t>
      </w:r>
      <w:r w:rsidR="00C71AC6">
        <w:rPr>
          <w:rFonts w:cstheme="minorHAnsi"/>
          <w:sz w:val="24"/>
          <w:szCs w:val="24"/>
        </w:rPr>
        <w:t>s</w:t>
      </w:r>
      <w:r w:rsidRPr="00AB472B">
        <w:rPr>
          <w:rFonts w:cstheme="minorHAnsi"/>
          <w:sz w:val="24"/>
          <w:szCs w:val="24"/>
        </w:rPr>
        <w:t xml:space="preserve"> of it (</w:t>
      </w:r>
      <w:proofErr w:type="gramStart"/>
      <w:r w:rsidRPr="00AB472B">
        <w:rPr>
          <w:rFonts w:cstheme="minorHAnsi"/>
          <w:sz w:val="24"/>
          <w:szCs w:val="24"/>
        </w:rPr>
        <w:t>e.g.</w:t>
      </w:r>
      <w:proofErr w:type="gramEnd"/>
      <w:r w:rsidRPr="00AB472B">
        <w:rPr>
          <w:rFonts w:cstheme="minorHAnsi"/>
          <w:sz w:val="24"/>
          <w:szCs w:val="24"/>
        </w:rPr>
        <w:t xml:space="preserve">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28"/>
      <w:r w:rsidRPr="00AB472B">
        <w:rPr>
          <w:rFonts w:cstheme="minorHAnsi"/>
        </w:rPr>
        <w:t>techniques</w:t>
      </w:r>
      <w:commentRangeEnd w:id="28"/>
      <w:r w:rsidR="005D1568">
        <w:rPr>
          <w:rStyle w:val="CommentReference"/>
        </w:rPr>
        <w:commentReference w:id="28"/>
      </w:r>
      <w:r w:rsidRPr="00AB472B">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29"/>
      <w:r w:rsidRPr="00AB472B">
        <w:rPr>
          <w:rFonts w:cstheme="minorHAnsi"/>
        </w:rPr>
        <w:t xml:space="preserve">Stata, R and Python3 code are available from </w:t>
      </w:r>
      <w:hyperlink r:id="rId24"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 xml:space="preserve">The CPP data files and documentation are available for download from the National Archives </w:t>
      </w:r>
      <w:proofErr w:type="spellStart"/>
      <w:r w:rsidRPr="00AB472B">
        <w:rPr>
          <w:rFonts w:cstheme="minorHAnsi"/>
        </w:rPr>
        <w:t>Catalog</w:t>
      </w:r>
      <w:proofErr w:type="spellEnd"/>
      <w:r w:rsidRPr="00AB472B">
        <w:rPr>
          <w:rFonts w:cstheme="minorHAnsi"/>
        </w:rPr>
        <w:t xml:space="preserve"> (https://www.archives.gov/research/electronic-records/nih.html)</w:t>
      </w:r>
      <w:commentRangeEnd w:id="29"/>
      <w:r w:rsidRPr="00AB472B">
        <w:rPr>
          <w:rStyle w:val="CommentReference"/>
          <w:rFonts w:cstheme="minorHAnsi"/>
          <w:sz w:val="24"/>
          <w:szCs w:val="24"/>
        </w:rPr>
        <w:commentReference w:id="29"/>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lastRenderedPageBreak/>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E9FD987" w14:textId="7471C631" w:rsidR="00120586" w:rsidRPr="00120586" w:rsidRDefault="002D6DBB" w:rsidP="00120586">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00120586" w:rsidRPr="00120586">
        <w:rPr>
          <w:rFonts w:ascii="Calibri" w:hAnsi="Calibri" w:cs="Calibri"/>
          <w:noProof/>
        </w:rPr>
        <w:t>[1]</w:t>
      </w:r>
      <w:r w:rsidR="00120586" w:rsidRPr="00120586">
        <w:rPr>
          <w:rFonts w:ascii="Calibri" w:hAnsi="Calibri" w:cs="Calibri"/>
          <w:noProof/>
        </w:rPr>
        <w:tab/>
        <w:t xml:space="preserve">D. V. Azzopardi </w:t>
      </w:r>
      <w:r w:rsidR="00120586" w:rsidRPr="00120586">
        <w:rPr>
          <w:rFonts w:ascii="Calibri" w:hAnsi="Calibri" w:cs="Calibri"/>
          <w:i/>
          <w:iCs/>
          <w:noProof/>
        </w:rPr>
        <w:t>et al.</w:t>
      </w:r>
      <w:r w:rsidR="00120586" w:rsidRPr="00120586">
        <w:rPr>
          <w:rFonts w:ascii="Calibri" w:hAnsi="Calibri" w:cs="Calibri"/>
          <w:noProof/>
        </w:rPr>
        <w:t xml:space="preserve">, “Moderate Hypothermia to Treat Perinatal Asphyxial Encephalopathy,” </w:t>
      </w:r>
      <w:r w:rsidR="00120586" w:rsidRPr="00120586">
        <w:rPr>
          <w:rFonts w:ascii="Calibri" w:hAnsi="Calibri" w:cs="Calibri"/>
          <w:i/>
          <w:iCs/>
          <w:noProof/>
        </w:rPr>
        <w:t>N. Engl. J. Med.</w:t>
      </w:r>
      <w:r w:rsidR="00120586" w:rsidRPr="00120586">
        <w:rPr>
          <w:rFonts w:ascii="Calibri" w:hAnsi="Calibri" w:cs="Calibri"/>
          <w:noProof/>
        </w:rPr>
        <w:t>, vol. 361, no. 14, pp. 1349–1358, Oct. 2009, doi: 10.1056/nejmoa0900854.</w:t>
      </w:r>
    </w:p>
    <w:p w14:paraId="1568E5C4"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2]</w:t>
      </w:r>
      <w:r w:rsidRPr="00120586">
        <w:rPr>
          <w:rFonts w:ascii="Calibri" w:hAnsi="Calibri" w:cs="Calibri"/>
          <w:noProof/>
        </w:rPr>
        <w:tab/>
        <w:t xml:space="preserve">D. E. Odd, D. Gunnell, G. Lewis, and F. Rasmussen, “Long-term impact of poor birth condition on social and economic outcomes in early adulthood,” </w:t>
      </w:r>
      <w:r w:rsidRPr="00120586">
        <w:rPr>
          <w:rFonts w:ascii="Calibri" w:hAnsi="Calibri" w:cs="Calibri"/>
          <w:i/>
          <w:iCs/>
          <w:noProof/>
        </w:rPr>
        <w:t>Pediatrics</w:t>
      </w:r>
      <w:r w:rsidRPr="00120586">
        <w:rPr>
          <w:rFonts w:ascii="Calibri" w:hAnsi="Calibri" w:cs="Calibri"/>
          <w:noProof/>
        </w:rPr>
        <w:t>, vol. 127, no. 6, Jun. 2011, doi: 10.1542/peds.2010-3604.</w:t>
      </w:r>
    </w:p>
    <w:p w14:paraId="74433BE2"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3]</w:t>
      </w:r>
      <w:r w:rsidRPr="00120586">
        <w:rPr>
          <w:rFonts w:ascii="Calibri" w:hAnsi="Calibri" w:cs="Calibri"/>
          <w:noProof/>
        </w:rPr>
        <w:tab/>
        <w:t xml:space="preserve">G. Molina </w:t>
      </w:r>
      <w:r w:rsidRPr="00120586">
        <w:rPr>
          <w:rFonts w:ascii="Calibri" w:hAnsi="Calibri" w:cs="Calibri"/>
          <w:i/>
          <w:iCs/>
          <w:noProof/>
        </w:rPr>
        <w:t>et al.</w:t>
      </w:r>
      <w:r w:rsidRPr="00120586">
        <w:rPr>
          <w:rFonts w:ascii="Calibri" w:hAnsi="Calibri" w:cs="Calibri"/>
          <w:noProof/>
        </w:rPr>
        <w:t xml:space="preserve">, “Relationship between cesarean delivery rate and maternal and neonatal mortality,” </w:t>
      </w:r>
      <w:r w:rsidRPr="00120586">
        <w:rPr>
          <w:rFonts w:ascii="Calibri" w:hAnsi="Calibri" w:cs="Calibri"/>
          <w:i/>
          <w:iCs/>
          <w:noProof/>
        </w:rPr>
        <w:t>JAMA - J. Am. Med. Assoc.</w:t>
      </w:r>
      <w:r w:rsidRPr="00120586">
        <w:rPr>
          <w:rFonts w:ascii="Calibri" w:hAnsi="Calibri" w:cs="Calibri"/>
          <w:noProof/>
        </w:rPr>
        <w:t>, vol. 314, no. 21, pp. 2263–2270, Dec. 2015, doi: 10.1001/jama.2015.15553.</w:t>
      </w:r>
    </w:p>
    <w:p w14:paraId="525D4955"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4]</w:t>
      </w:r>
      <w:r w:rsidRPr="00120586">
        <w:rPr>
          <w:rFonts w:ascii="Calibri" w:hAnsi="Calibri" w:cs="Calibri"/>
          <w:noProof/>
        </w:rPr>
        <w:tab/>
        <w:t>“Inducing labour Clinical guideline,” 2008. Accessed: Mar. 17, 2021. [Online]. Available: www.nice.org.uk/guidance/cg70.</w:t>
      </w:r>
    </w:p>
    <w:p w14:paraId="5FD32203"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5]</w:t>
      </w:r>
      <w:r w:rsidRPr="00120586">
        <w:rPr>
          <w:rFonts w:ascii="Calibri" w:hAnsi="Calibri" w:cs="Calibri"/>
          <w:noProof/>
        </w:rPr>
        <w:tab/>
        <w:t xml:space="preserve">N. Badawi </w:t>
      </w:r>
      <w:r w:rsidRPr="00120586">
        <w:rPr>
          <w:rFonts w:ascii="Calibri" w:hAnsi="Calibri" w:cs="Calibri"/>
          <w:i/>
          <w:iCs/>
          <w:noProof/>
        </w:rPr>
        <w:t>et al.</w:t>
      </w:r>
      <w:r w:rsidRPr="00120586">
        <w:rPr>
          <w:rFonts w:ascii="Calibri" w:hAnsi="Calibri" w:cs="Calibri"/>
          <w:noProof/>
        </w:rPr>
        <w:t xml:space="preserve">, “Intrapartum risk factors for newborn encephalopathy: the Western Australian case-control study,” </w:t>
      </w:r>
      <w:r w:rsidRPr="00120586">
        <w:rPr>
          <w:rFonts w:ascii="Calibri" w:hAnsi="Calibri" w:cs="Calibri"/>
          <w:i/>
          <w:iCs/>
          <w:noProof/>
        </w:rPr>
        <w:t>Bmj</w:t>
      </w:r>
      <w:r w:rsidRPr="00120586">
        <w:rPr>
          <w:rFonts w:ascii="Calibri" w:hAnsi="Calibri" w:cs="Calibri"/>
          <w:noProof/>
        </w:rPr>
        <w:t>, vol. 317, no. 7172, pp. 1554–1558, 1998.</w:t>
      </w:r>
    </w:p>
    <w:p w14:paraId="41CCA8A7"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6]</w:t>
      </w:r>
      <w:r w:rsidRPr="00120586">
        <w:rPr>
          <w:rFonts w:ascii="Calibri" w:hAnsi="Calibri" w:cs="Calibri"/>
          <w:noProof/>
        </w:rPr>
        <w:tab/>
        <w:t xml:space="preserve">N. Badawi </w:t>
      </w:r>
      <w:r w:rsidRPr="00120586">
        <w:rPr>
          <w:rFonts w:ascii="Calibri" w:hAnsi="Calibri" w:cs="Calibri"/>
          <w:i/>
          <w:iCs/>
          <w:noProof/>
        </w:rPr>
        <w:t>et al.</w:t>
      </w:r>
      <w:r w:rsidRPr="00120586">
        <w:rPr>
          <w:rFonts w:ascii="Calibri" w:hAnsi="Calibri" w:cs="Calibri"/>
          <w:noProof/>
        </w:rPr>
        <w:t xml:space="preserve">, “Antepartum risk factors for newborn encephalopathy: the Western Australian case-control study,” </w:t>
      </w:r>
      <w:r w:rsidRPr="00120586">
        <w:rPr>
          <w:rFonts w:ascii="Calibri" w:hAnsi="Calibri" w:cs="Calibri"/>
          <w:i/>
          <w:iCs/>
          <w:noProof/>
        </w:rPr>
        <w:t>Bmj</w:t>
      </w:r>
      <w:r w:rsidRPr="00120586">
        <w:rPr>
          <w:rFonts w:ascii="Calibri" w:hAnsi="Calibri" w:cs="Calibri"/>
          <w:noProof/>
        </w:rPr>
        <w:t>, vol. 317, no. 7172, pp. 1549–1553, 1998.</w:t>
      </w:r>
    </w:p>
    <w:p w14:paraId="636EE728"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7]</w:t>
      </w:r>
      <w:r w:rsidRPr="00120586">
        <w:rPr>
          <w:rFonts w:ascii="Calibri" w:hAnsi="Calibri" w:cs="Calibri"/>
          <w:noProof/>
        </w:rPr>
        <w:tab/>
        <w:t xml:space="preserve">R. E. Cooke, “The Johns Hopkins Collaborative Perinatal Project. A symposium. Introduction.,” </w:t>
      </w:r>
      <w:r w:rsidRPr="00120586">
        <w:rPr>
          <w:rFonts w:ascii="Calibri" w:hAnsi="Calibri" w:cs="Calibri"/>
          <w:i/>
          <w:iCs/>
          <w:noProof/>
        </w:rPr>
        <w:t>Johns Hopkins Med. J.</w:t>
      </w:r>
      <w:r w:rsidRPr="00120586">
        <w:rPr>
          <w:rFonts w:ascii="Calibri" w:hAnsi="Calibri" w:cs="Calibri"/>
          <w:noProof/>
        </w:rPr>
        <w:t>, vol. 128, no. 5, p. 237, May 1971.</w:t>
      </w:r>
    </w:p>
    <w:p w14:paraId="30A6D73A"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8]</w:t>
      </w:r>
      <w:r w:rsidRPr="00120586">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0B9BA2EA"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9]</w:t>
      </w:r>
      <w:r w:rsidRPr="00120586">
        <w:rPr>
          <w:rFonts w:ascii="Calibri" w:hAnsi="Calibri" w:cs="Calibri"/>
          <w:noProof/>
        </w:rPr>
        <w:tab/>
        <w:t xml:space="preserve">D. E. Odd, G. Lewis, A. Whitelaw, and D. Gunnell, “Resuscitation at birth and cognition at 8 years of age: a cohort study,” </w:t>
      </w:r>
      <w:r w:rsidRPr="00120586">
        <w:rPr>
          <w:rFonts w:ascii="Calibri" w:hAnsi="Calibri" w:cs="Calibri"/>
          <w:i/>
          <w:iCs/>
          <w:noProof/>
        </w:rPr>
        <w:t>Lancet</w:t>
      </w:r>
      <w:r w:rsidRPr="00120586">
        <w:rPr>
          <w:rFonts w:ascii="Calibri" w:hAnsi="Calibri" w:cs="Calibri"/>
          <w:noProof/>
        </w:rPr>
        <w:t>, vol. 373, no. 9675, pp. 1615–1622, 2009, doi: 10.1016/S0140-6736(09)60244-0.</w:t>
      </w:r>
    </w:p>
    <w:p w14:paraId="6CC5B27D"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0]</w:t>
      </w:r>
      <w:r w:rsidRPr="00120586">
        <w:rPr>
          <w:rFonts w:ascii="Calibri" w:hAnsi="Calibri" w:cs="Calibri"/>
          <w:noProof/>
        </w:rPr>
        <w:tab/>
        <w:t>“scikit-learn: machine learning in Python — scikit-learn 0.21.3 documentation.” https://scikit-learn.org/stable/index.html (accessed Sep. 10, 2019).</w:t>
      </w:r>
    </w:p>
    <w:p w14:paraId="775D4A30"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1]</w:t>
      </w:r>
      <w:r w:rsidRPr="00120586">
        <w:rPr>
          <w:rFonts w:ascii="Calibri" w:hAnsi="Calibri" w:cs="Calibri"/>
          <w:noProof/>
        </w:rPr>
        <w:tab/>
        <w:t>A. M. Alaa and M. Van Der Schaar, “AutoPrognosis: Automated Clinical Prognostic Modeling via Bayesian Optimization with Structured Kernel Learning,” 2018.</w:t>
      </w:r>
    </w:p>
    <w:p w14:paraId="50F3F91D"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2]</w:t>
      </w:r>
      <w:r w:rsidRPr="00120586">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120586">
        <w:rPr>
          <w:rFonts w:ascii="Calibri" w:hAnsi="Calibri" w:cs="Calibri"/>
          <w:i/>
          <w:iCs/>
          <w:noProof/>
        </w:rPr>
        <w:t>PLoS One</w:t>
      </w:r>
      <w:r w:rsidRPr="00120586">
        <w:rPr>
          <w:rFonts w:ascii="Calibri" w:hAnsi="Calibri" w:cs="Calibri"/>
          <w:noProof/>
        </w:rPr>
        <w:t>, vol. 14, no. 5, p. e0213653, May 2019, doi: 10.1371/journal.pone.0213653.</w:t>
      </w:r>
    </w:p>
    <w:p w14:paraId="3AA8BA1B"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3]</w:t>
      </w:r>
      <w:r w:rsidRPr="00120586">
        <w:rPr>
          <w:rFonts w:ascii="Calibri" w:hAnsi="Calibri" w:cs="Calibri"/>
          <w:noProof/>
        </w:rPr>
        <w:tab/>
        <w:t xml:space="preserve">A. M. Alaa and M. van der Schaar, “Prognostication and Risk Factors for Cystic Fibrosis via Automated Machine Learning,” </w:t>
      </w:r>
      <w:r w:rsidRPr="00120586">
        <w:rPr>
          <w:rFonts w:ascii="Calibri" w:hAnsi="Calibri" w:cs="Calibri"/>
          <w:i/>
          <w:iCs/>
          <w:noProof/>
        </w:rPr>
        <w:t>Sci. Rep.</w:t>
      </w:r>
      <w:r w:rsidRPr="00120586">
        <w:rPr>
          <w:rFonts w:ascii="Calibri" w:hAnsi="Calibri" w:cs="Calibri"/>
          <w:noProof/>
        </w:rPr>
        <w:t>, vol. 8, no. 1, p. 11242, Dec. 2018, doi: 10.1038/s41598-018-29523-2.</w:t>
      </w:r>
    </w:p>
    <w:p w14:paraId="75F87F36"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4]</w:t>
      </w:r>
      <w:r w:rsidRPr="00120586">
        <w:rPr>
          <w:rFonts w:ascii="Calibri" w:hAnsi="Calibri" w:cs="Calibri"/>
          <w:noProof/>
        </w:rPr>
        <w:tab/>
        <w:t xml:space="preserve">N. McBride </w:t>
      </w:r>
      <w:r w:rsidRPr="00120586">
        <w:rPr>
          <w:rFonts w:ascii="Calibri" w:hAnsi="Calibri" w:cs="Calibri"/>
          <w:i/>
          <w:iCs/>
          <w:noProof/>
        </w:rPr>
        <w:t>et al.</w:t>
      </w:r>
      <w:r w:rsidRPr="00120586">
        <w:rPr>
          <w:rFonts w:ascii="Calibri" w:hAnsi="Calibri" w:cs="Calibri"/>
          <w:noProof/>
        </w:rPr>
        <w:t xml:space="preserve">, “Do nuclear magnetic resonance (NMR)-based metabolomics improve the prediction of pregnancy-related disorders? Findings from a UK birth cohort with independent validation,” </w:t>
      </w:r>
      <w:r w:rsidRPr="00120586">
        <w:rPr>
          <w:rFonts w:ascii="Calibri" w:hAnsi="Calibri" w:cs="Calibri"/>
          <w:i/>
          <w:iCs/>
          <w:noProof/>
        </w:rPr>
        <w:t>BMC Med.</w:t>
      </w:r>
      <w:r w:rsidRPr="00120586">
        <w:rPr>
          <w:rFonts w:ascii="Calibri" w:hAnsi="Calibri" w:cs="Calibri"/>
          <w:noProof/>
        </w:rPr>
        <w:t>, vol. 18, no. 1, p. 366, Dec. 2020, doi: 10.1186/s12916-020-01819-z.</w:t>
      </w:r>
    </w:p>
    <w:p w14:paraId="59353FEA"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5]</w:t>
      </w:r>
      <w:r w:rsidRPr="00120586">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120586">
        <w:rPr>
          <w:rFonts w:ascii="Calibri" w:hAnsi="Calibri" w:cs="Calibri"/>
          <w:i/>
          <w:iCs/>
          <w:noProof/>
        </w:rPr>
        <w:t>Journal of Clinical Epidemiology</w:t>
      </w:r>
      <w:r w:rsidRPr="00120586">
        <w:rPr>
          <w:rFonts w:ascii="Calibri" w:hAnsi="Calibri" w:cs="Calibri"/>
          <w:noProof/>
        </w:rPr>
        <w:t>, vol. 110. Elsevier USA, pp. 12–22, Jun. 01, 2019, doi: 10.1016/j.jclinepi.2019.02.004.</w:t>
      </w:r>
    </w:p>
    <w:p w14:paraId="43C9423F" w14:textId="29C72084" w:rsidR="002D6DBB" w:rsidRPr="00AB472B" w:rsidRDefault="002D6DBB" w:rsidP="008846D2">
      <w:pPr>
        <w:widowControl w:val="0"/>
        <w:autoSpaceDE w:val="0"/>
        <w:autoSpaceDN w:val="0"/>
        <w:adjustRightInd w:val="0"/>
        <w:ind w:left="640" w:hanging="640"/>
        <w:rPr>
          <w:rFonts w:cstheme="minorHAnsi"/>
          <w:b/>
          <w:bCs/>
          <w:lang w:val="en-US"/>
        </w:rPr>
      </w:pPr>
      <w:r>
        <w:rPr>
          <w:rFonts w:cstheme="minorHAnsi"/>
          <w:b/>
          <w:bCs/>
          <w:lang w:val="en-US"/>
        </w:rPr>
        <w:fldChar w:fldCharType="end"/>
      </w:r>
    </w:p>
    <w:p w14:paraId="02212129" w14:textId="15D23DDB" w:rsidR="00F27DC2" w:rsidRPr="00AB472B" w:rsidRDefault="00F27DC2" w:rsidP="00172234">
      <w:pPr>
        <w:rPr>
          <w:rFonts w:cstheme="minorHAnsi"/>
          <w:b/>
          <w:bCs/>
          <w:lang w:val="en-US"/>
        </w:rPr>
      </w:pPr>
      <w:r w:rsidRPr="00AB472B">
        <w:rPr>
          <w:rFonts w:cstheme="minorHAnsi"/>
          <w:b/>
          <w:bCs/>
          <w:lang w:val="en-US"/>
        </w:rPr>
        <w:br w:type="page"/>
      </w:r>
    </w:p>
    <w:p w14:paraId="2DED1152" w14:textId="0640FFFF" w:rsidR="007C3888" w:rsidRDefault="00917432" w:rsidP="007C3888">
      <w:pPr>
        <w:rPr>
          <w:rFonts w:cstheme="minorHAnsi"/>
          <w:bCs/>
        </w:rPr>
      </w:pPr>
      <w:commentRangeStart w:id="30"/>
      <w:r>
        <w:rPr>
          <w:rFonts w:cstheme="minorHAnsi"/>
          <w:bCs/>
        </w:rPr>
        <w:lastRenderedPageBreak/>
        <w:t>Figure 1. Participant inclusion flowchart</w:t>
      </w:r>
      <w:commentRangeEnd w:id="30"/>
      <w:r w:rsidR="00B350B3">
        <w:rPr>
          <w:rStyle w:val="CommentReference"/>
        </w:rPr>
        <w:commentReference w:id="30"/>
      </w:r>
    </w:p>
    <w:p w14:paraId="06A98A92" w14:textId="77777777" w:rsidR="00A3614A" w:rsidRDefault="00A3614A" w:rsidP="007C3888">
      <w:pPr>
        <w:rPr>
          <w:rFonts w:cstheme="minorHAnsi"/>
          <w:bCs/>
        </w:rPr>
      </w:pPr>
    </w:p>
    <w:p w14:paraId="6D487A49" w14:textId="5893A324" w:rsidR="007C3888" w:rsidRDefault="00A3614A" w:rsidP="00A3614A">
      <w:pPr>
        <w:jc w:val="center"/>
        <w:rPr>
          <w:rFonts w:cstheme="minorHAnsi"/>
          <w:bCs/>
        </w:rPr>
      </w:pPr>
      <w:r>
        <w:rPr>
          <w:rFonts w:cstheme="minorHAnsi"/>
          <w:bCs/>
          <w:noProof/>
        </w:rPr>
        <w:drawing>
          <wp:inline distT="0" distB="0" distL="0" distR="0" wp14:anchorId="32E67B63" wp14:editId="753ED367">
            <wp:extent cx="3302000" cy="5321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3302000" cy="5321300"/>
                    </a:xfrm>
                    <a:prstGeom prst="rect">
                      <a:avLst/>
                    </a:prstGeom>
                  </pic:spPr>
                </pic:pic>
              </a:graphicData>
            </a:graphic>
          </wp:inline>
        </w:drawing>
      </w:r>
    </w:p>
    <w:p w14:paraId="2655D49E" w14:textId="7ABE301B" w:rsidR="00917432" w:rsidRPr="007C3888" w:rsidRDefault="00917432" w:rsidP="007C3888">
      <w:pPr>
        <w:rPr>
          <w:rFonts w:cstheme="minorHAnsi"/>
          <w:bCs/>
        </w:rPr>
      </w:pPr>
      <w:r w:rsidRPr="007C3888">
        <w:rPr>
          <w:rFonts w:cstheme="minorHAnsi"/>
          <w:bCs/>
        </w:rPr>
        <w:br w:type="page"/>
      </w:r>
    </w:p>
    <w:p w14:paraId="4C01D4EC" w14:textId="047562A4"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2F6E779D" w:rsidR="00F27DC2" w:rsidRPr="00AB472B" w:rsidRDefault="00734D1E" w:rsidP="00172234">
            <w:pPr>
              <w:rPr>
                <w:rFonts w:cstheme="minorHAnsi"/>
                <w:sz w:val="24"/>
                <w:szCs w:val="24"/>
              </w:rPr>
            </w:pPr>
            <w:r>
              <w:rPr>
                <w:rFonts w:cstheme="minorHAnsi"/>
                <w:sz w:val="24"/>
                <w:szCs w:val="24"/>
              </w:rPr>
              <w:t>Family History</w:t>
            </w:r>
            <w:r w:rsidR="00F27DC2"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2EB4CB3A" w:rsidR="00F27DC2" w:rsidRPr="00AB472B" w:rsidRDefault="00734D1E" w:rsidP="00172234">
            <w:pPr>
              <w:rPr>
                <w:rFonts w:cstheme="minorHAnsi"/>
                <w:sz w:val="24"/>
                <w:szCs w:val="24"/>
              </w:rPr>
            </w:pPr>
            <w:r>
              <w:rPr>
                <w:rFonts w:cstheme="minorHAnsi"/>
                <w:sz w:val="24"/>
                <w:szCs w:val="24"/>
              </w:rPr>
              <w:t xml:space="preserve">Family History of </w:t>
            </w:r>
            <w:r w:rsidR="00F27DC2" w:rsidRPr="00AB472B">
              <w:rPr>
                <w:rFonts w:cstheme="minorHAnsi"/>
                <w:sz w:val="24"/>
                <w:szCs w:val="24"/>
              </w:rPr>
              <w:t>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0D94B6D2" w:rsidR="00F27DC2" w:rsidRPr="00AB472B" w:rsidRDefault="00734D1E" w:rsidP="00172234">
            <w:pPr>
              <w:rPr>
                <w:rFonts w:cstheme="minorHAnsi"/>
                <w:sz w:val="24"/>
                <w:szCs w:val="24"/>
              </w:rPr>
            </w:pPr>
            <w:r>
              <w:rPr>
                <w:rFonts w:cstheme="minorHAnsi"/>
                <w:sz w:val="24"/>
                <w:szCs w:val="24"/>
              </w:rPr>
              <w:t>Fertility Investigations</w:t>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58956E5C" w:rsidR="00F27DC2" w:rsidRPr="00AB472B" w:rsidRDefault="00734D1E" w:rsidP="00172234">
            <w:pPr>
              <w:rPr>
                <w:rFonts w:cstheme="minorHAnsi"/>
                <w:sz w:val="24"/>
                <w:szCs w:val="24"/>
              </w:rPr>
            </w:pPr>
            <w:r>
              <w:rPr>
                <w:rFonts w:cstheme="minorHAnsi"/>
                <w:sz w:val="24"/>
                <w:szCs w:val="24"/>
              </w:rPr>
              <w:t xml:space="preserve">Antenatal </w:t>
            </w:r>
            <w:r w:rsidR="00F27DC2"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r w:rsidRPr="00AB472B">
              <w:rPr>
                <w:rFonts w:cstheme="minorHAnsi"/>
                <w:sz w:val="24"/>
                <w:szCs w:val="24"/>
              </w:rPr>
              <w:t>MIE**</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lastRenderedPageBreak/>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r w:rsidR="0001057C" w:rsidRPr="00AB472B" w14:paraId="504EE462" w14:textId="77777777" w:rsidTr="001C6873">
        <w:tc>
          <w:tcPr>
            <w:tcW w:w="9242" w:type="dxa"/>
            <w:gridSpan w:val="5"/>
          </w:tcPr>
          <w:p w14:paraId="3E1F42B5" w14:textId="77777777" w:rsidR="0001057C" w:rsidRPr="00AB472B" w:rsidRDefault="0001057C" w:rsidP="001C6873">
            <w:pPr>
              <w:rPr>
                <w:rFonts w:cstheme="minorHAnsi"/>
                <w:sz w:val="24"/>
                <w:szCs w:val="24"/>
              </w:rPr>
            </w:pPr>
            <w:r w:rsidRPr="00AB472B">
              <w:rPr>
                <w:rFonts w:cstheme="minorHAnsi"/>
                <w:b/>
                <w:sz w:val="24"/>
                <w:szCs w:val="24"/>
              </w:rPr>
              <w:t>Growth Measures</w:t>
            </w:r>
          </w:p>
        </w:tc>
      </w:tr>
      <w:tr w:rsidR="0001057C" w:rsidRPr="00AB472B" w14:paraId="32D6FD08" w14:textId="77777777" w:rsidTr="001C6873">
        <w:tc>
          <w:tcPr>
            <w:tcW w:w="2041" w:type="dxa"/>
          </w:tcPr>
          <w:p w14:paraId="7D9C5A24" w14:textId="77777777" w:rsidR="0001057C" w:rsidRPr="00AB472B" w:rsidRDefault="0001057C" w:rsidP="001C6873">
            <w:pPr>
              <w:rPr>
                <w:rFonts w:cstheme="minorHAnsi"/>
                <w:sz w:val="24"/>
                <w:szCs w:val="24"/>
              </w:rPr>
            </w:pPr>
            <w:r w:rsidRPr="00AB472B">
              <w:rPr>
                <w:rFonts w:cstheme="minorHAnsi"/>
                <w:sz w:val="24"/>
                <w:szCs w:val="24"/>
              </w:rPr>
              <w:t>Birth weight centile</w:t>
            </w:r>
          </w:p>
        </w:tc>
        <w:tc>
          <w:tcPr>
            <w:tcW w:w="1859" w:type="dxa"/>
          </w:tcPr>
          <w:p w14:paraId="723B0F69" w14:textId="77777777" w:rsidR="0001057C" w:rsidRPr="00AB472B" w:rsidRDefault="0001057C" w:rsidP="001C6873">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5ECB248E" w14:textId="77777777" w:rsidR="0001057C" w:rsidRPr="00AB472B" w:rsidRDefault="0001057C" w:rsidP="001C6873">
            <w:pPr>
              <w:rPr>
                <w:rFonts w:cstheme="minorHAnsi"/>
                <w:sz w:val="24"/>
                <w:szCs w:val="24"/>
              </w:rPr>
            </w:pPr>
            <w:r w:rsidRPr="00AB472B">
              <w:rPr>
                <w:rFonts w:cstheme="minorHAnsi"/>
                <w:sz w:val="24"/>
                <w:szCs w:val="24"/>
              </w:rPr>
              <w:t>1208 (3.1%)</w:t>
            </w:r>
          </w:p>
        </w:tc>
        <w:tc>
          <w:tcPr>
            <w:tcW w:w="1838" w:type="dxa"/>
          </w:tcPr>
          <w:p w14:paraId="32464DB4" w14:textId="77777777" w:rsidR="0001057C" w:rsidRPr="00AB472B" w:rsidRDefault="0001057C" w:rsidP="001C6873">
            <w:pPr>
              <w:rPr>
                <w:rFonts w:cstheme="minorHAnsi"/>
                <w:sz w:val="24"/>
                <w:szCs w:val="24"/>
              </w:rPr>
            </w:pPr>
            <w:r w:rsidRPr="00AB472B">
              <w:rPr>
                <w:rFonts w:cstheme="minorHAnsi"/>
                <w:sz w:val="24"/>
                <w:szCs w:val="24"/>
              </w:rPr>
              <w:t>29 (14.1%)</w:t>
            </w:r>
          </w:p>
        </w:tc>
        <w:tc>
          <w:tcPr>
            <w:tcW w:w="1644" w:type="dxa"/>
          </w:tcPr>
          <w:p w14:paraId="4E1FBE5E" w14:textId="77777777" w:rsidR="0001057C" w:rsidRPr="00AB472B" w:rsidRDefault="0001057C" w:rsidP="001C6873">
            <w:pPr>
              <w:rPr>
                <w:rFonts w:cstheme="minorHAnsi"/>
                <w:sz w:val="24"/>
                <w:szCs w:val="24"/>
              </w:rPr>
            </w:pPr>
            <w:r w:rsidRPr="00AB472B">
              <w:rPr>
                <w:rFonts w:cstheme="minorHAnsi"/>
                <w:sz w:val="24"/>
                <w:szCs w:val="24"/>
              </w:rPr>
              <w:t>&lt;0.001</w:t>
            </w:r>
          </w:p>
        </w:tc>
      </w:tr>
      <w:tr w:rsidR="0001057C" w:rsidRPr="00AB472B" w14:paraId="5650E690" w14:textId="77777777" w:rsidTr="001C6873">
        <w:tc>
          <w:tcPr>
            <w:tcW w:w="2041" w:type="dxa"/>
          </w:tcPr>
          <w:p w14:paraId="7CB5F06C" w14:textId="77777777" w:rsidR="0001057C" w:rsidRPr="00AB472B" w:rsidRDefault="0001057C" w:rsidP="001C6873">
            <w:pPr>
              <w:rPr>
                <w:rFonts w:cstheme="minorHAnsi"/>
                <w:sz w:val="24"/>
                <w:szCs w:val="24"/>
              </w:rPr>
            </w:pPr>
          </w:p>
        </w:tc>
        <w:tc>
          <w:tcPr>
            <w:tcW w:w="1859" w:type="dxa"/>
          </w:tcPr>
          <w:p w14:paraId="6AD55B3D" w14:textId="77777777" w:rsidR="0001057C" w:rsidRPr="00AB472B" w:rsidRDefault="0001057C" w:rsidP="001C6873">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61A24AE" w14:textId="77777777" w:rsidR="0001057C" w:rsidRPr="00AB472B" w:rsidRDefault="0001057C" w:rsidP="001C6873">
            <w:pPr>
              <w:rPr>
                <w:rFonts w:cstheme="minorHAnsi"/>
                <w:sz w:val="24"/>
                <w:szCs w:val="24"/>
              </w:rPr>
            </w:pPr>
            <w:r w:rsidRPr="00AB472B">
              <w:rPr>
                <w:rFonts w:cstheme="minorHAnsi"/>
                <w:sz w:val="24"/>
                <w:szCs w:val="24"/>
              </w:rPr>
              <w:t>2898 (7.4%)</w:t>
            </w:r>
          </w:p>
        </w:tc>
        <w:tc>
          <w:tcPr>
            <w:tcW w:w="1838" w:type="dxa"/>
          </w:tcPr>
          <w:p w14:paraId="03FDE1E2" w14:textId="77777777" w:rsidR="0001057C" w:rsidRPr="00AB472B" w:rsidRDefault="0001057C" w:rsidP="001C6873">
            <w:pPr>
              <w:rPr>
                <w:rFonts w:cstheme="minorHAnsi"/>
                <w:sz w:val="24"/>
                <w:szCs w:val="24"/>
              </w:rPr>
            </w:pPr>
            <w:r w:rsidRPr="00AB472B">
              <w:rPr>
                <w:rFonts w:cstheme="minorHAnsi"/>
                <w:sz w:val="24"/>
                <w:szCs w:val="24"/>
              </w:rPr>
              <w:t>28 (13.6%)</w:t>
            </w:r>
          </w:p>
        </w:tc>
        <w:tc>
          <w:tcPr>
            <w:tcW w:w="1644" w:type="dxa"/>
          </w:tcPr>
          <w:p w14:paraId="3DCF5732" w14:textId="77777777" w:rsidR="0001057C" w:rsidRPr="00AB472B" w:rsidRDefault="0001057C" w:rsidP="001C6873">
            <w:pPr>
              <w:rPr>
                <w:rFonts w:cstheme="minorHAnsi"/>
                <w:sz w:val="24"/>
                <w:szCs w:val="24"/>
              </w:rPr>
            </w:pPr>
          </w:p>
        </w:tc>
      </w:tr>
      <w:tr w:rsidR="0001057C" w:rsidRPr="00AB472B" w14:paraId="1E8E09A6" w14:textId="77777777" w:rsidTr="001C6873">
        <w:tc>
          <w:tcPr>
            <w:tcW w:w="2041" w:type="dxa"/>
          </w:tcPr>
          <w:p w14:paraId="78AA1480" w14:textId="77777777" w:rsidR="0001057C" w:rsidRPr="00AB472B" w:rsidRDefault="0001057C" w:rsidP="001C6873">
            <w:pPr>
              <w:rPr>
                <w:rFonts w:cstheme="minorHAnsi"/>
                <w:sz w:val="24"/>
                <w:szCs w:val="24"/>
              </w:rPr>
            </w:pPr>
          </w:p>
        </w:tc>
        <w:tc>
          <w:tcPr>
            <w:tcW w:w="1859" w:type="dxa"/>
          </w:tcPr>
          <w:p w14:paraId="2FE16BCF" w14:textId="77777777" w:rsidR="0001057C" w:rsidRPr="00AB472B" w:rsidRDefault="0001057C" w:rsidP="001C6873">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75F1C108" w14:textId="77777777" w:rsidR="0001057C" w:rsidRPr="00AB472B" w:rsidRDefault="0001057C" w:rsidP="001C6873">
            <w:pPr>
              <w:rPr>
                <w:rFonts w:cstheme="minorHAnsi"/>
                <w:sz w:val="24"/>
                <w:szCs w:val="24"/>
              </w:rPr>
            </w:pPr>
            <w:r w:rsidRPr="00AB472B">
              <w:rPr>
                <w:rFonts w:cstheme="minorHAnsi"/>
                <w:sz w:val="24"/>
                <w:szCs w:val="24"/>
              </w:rPr>
              <w:t>31,265 (79.8%)</w:t>
            </w:r>
          </w:p>
        </w:tc>
        <w:tc>
          <w:tcPr>
            <w:tcW w:w="1838" w:type="dxa"/>
          </w:tcPr>
          <w:p w14:paraId="56875221" w14:textId="77777777" w:rsidR="0001057C" w:rsidRPr="00AB472B" w:rsidRDefault="0001057C" w:rsidP="001C6873">
            <w:pPr>
              <w:rPr>
                <w:rFonts w:cstheme="minorHAnsi"/>
                <w:sz w:val="24"/>
                <w:szCs w:val="24"/>
              </w:rPr>
            </w:pPr>
            <w:r w:rsidRPr="00AB472B">
              <w:rPr>
                <w:rFonts w:cstheme="minorHAnsi"/>
                <w:sz w:val="24"/>
                <w:szCs w:val="24"/>
              </w:rPr>
              <w:t>125 (60.7%)</w:t>
            </w:r>
          </w:p>
        </w:tc>
        <w:tc>
          <w:tcPr>
            <w:tcW w:w="1644" w:type="dxa"/>
          </w:tcPr>
          <w:p w14:paraId="2066B081" w14:textId="77777777" w:rsidR="0001057C" w:rsidRPr="00AB472B" w:rsidRDefault="0001057C" w:rsidP="001C6873">
            <w:pPr>
              <w:rPr>
                <w:rFonts w:cstheme="minorHAnsi"/>
                <w:sz w:val="24"/>
                <w:szCs w:val="24"/>
              </w:rPr>
            </w:pPr>
          </w:p>
        </w:tc>
      </w:tr>
      <w:tr w:rsidR="0001057C" w:rsidRPr="00AB472B" w14:paraId="6A635C6B" w14:textId="77777777" w:rsidTr="001C6873">
        <w:tc>
          <w:tcPr>
            <w:tcW w:w="2041" w:type="dxa"/>
          </w:tcPr>
          <w:p w14:paraId="4A14F567" w14:textId="77777777" w:rsidR="0001057C" w:rsidRPr="00AB472B" w:rsidRDefault="0001057C" w:rsidP="001C6873">
            <w:pPr>
              <w:rPr>
                <w:rFonts w:cstheme="minorHAnsi"/>
                <w:sz w:val="24"/>
                <w:szCs w:val="24"/>
              </w:rPr>
            </w:pPr>
          </w:p>
        </w:tc>
        <w:tc>
          <w:tcPr>
            <w:tcW w:w="1859" w:type="dxa"/>
          </w:tcPr>
          <w:p w14:paraId="211750EE" w14:textId="77777777" w:rsidR="0001057C" w:rsidRPr="00AB472B" w:rsidRDefault="0001057C" w:rsidP="001C6873">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16886C24" w14:textId="77777777" w:rsidR="0001057C" w:rsidRPr="00AB472B" w:rsidRDefault="0001057C" w:rsidP="001C6873">
            <w:pPr>
              <w:rPr>
                <w:rFonts w:cstheme="minorHAnsi"/>
                <w:sz w:val="24"/>
                <w:szCs w:val="24"/>
              </w:rPr>
            </w:pPr>
            <w:r w:rsidRPr="00AB472B">
              <w:rPr>
                <w:rFonts w:cstheme="minorHAnsi"/>
                <w:sz w:val="24"/>
                <w:szCs w:val="24"/>
              </w:rPr>
              <w:t>3824 (9.8%)</w:t>
            </w:r>
          </w:p>
        </w:tc>
        <w:tc>
          <w:tcPr>
            <w:tcW w:w="1838" w:type="dxa"/>
          </w:tcPr>
          <w:p w14:paraId="0AA964F7" w14:textId="77777777" w:rsidR="0001057C" w:rsidRPr="00AB472B" w:rsidRDefault="0001057C" w:rsidP="001C6873">
            <w:pPr>
              <w:rPr>
                <w:rFonts w:cstheme="minorHAnsi"/>
                <w:sz w:val="24"/>
                <w:szCs w:val="24"/>
              </w:rPr>
            </w:pPr>
            <w:r w:rsidRPr="00AB472B">
              <w:rPr>
                <w:rFonts w:cstheme="minorHAnsi"/>
                <w:sz w:val="24"/>
                <w:szCs w:val="24"/>
              </w:rPr>
              <w:t>23 (11.7%)</w:t>
            </w:r>
          </w:p>
        </w:tc>
        <w:tc>
          <w:tcPr>
            <w:tcW w:w="1644" w:type="dxa"/>
          </w:tcPr>
          <w:p w14:paraId="1F9320F0" w14:textId="77777777" w:rsidR="0001057C" w:rsidRPr="00AB472B" w:rsidRDefault="0001057C" w:rsidP="001C6873">
            <w:pPr>
              <w:rPr>
                <w:rFonts w:cstheme="minorHAnsi"/>
                <w:sz w:val="24"/>
                <w:szCs w:val="24"/>
              </w:rPr>
            </w:pP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proofErr w:type="spellStart"/>
      <w:r w:rsidR="00C2732C" w:rsidRPr="00AB472B">
        <w:rPr>
          <w:rFonts w:cstheme="minorHAnsi"/>
          <w:shd w:val="clear" w:color="auto" w:fill="FFFFFF"/>
        </w:rPr>
        <w:t>FHx</w:t>
      </w:r>
      <w:proofErr w:type="spellEnd"/>
      <w:r w:rsidR="00C2732C" w:rsidRPr="00AB472B">
        <w:rPr>
          <w:rFonts w:cstheme="minorHAnsi"/>
          <w:shd w:val="clear" w:color="auto" w:fill="FFFFFF"/>
        </w:rPr>
        <w:t xml:space="preserve">, family history. </w:t>
      </w:r>
      <w:r w:rsidR="009307B5" w:rsidRPr="00AB472B">
        <w:rPr>
          <w:rFonts w:cstheme="minorHAnsi"/>
          <w:bCs/>
        </w:rPr>
        <w:t xml:space="preserve">OP, occiput posterior </w:t>
      </w:r>
      <w:proofErr w:type="spellStart"/>
      <w:r w:rsidR="00DB6D55" w:rsidRPr="00AB472B">
        <w:rPr>
          <w:rFonts w:cstheme="minorHAnsi"/>
          <w:bCs/>
        </w:rPr>
        <w:t>fetal</w:t>
      </w:r>
      <w:proofErr w:type="spellEnd"/>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w:t>
      </w:r>
      <w:proofErr w:type="gramStart"/>
      <w:r w:rsidRPr="00AB472B">
        <w:rPr>
          <w:rFonts w:cstheme="minorHAnsi"/>
        </w:rPr>
        <w:t>sensory</w:t>
      </w:r>
      <w:proofErr w:type="gramEnd"/>
      <w:r w:rsidRPr="00AB472B">
        <w:rPr>
          <w:rFonts w:cstheme="minorHAnsi"/>
        </w:rPr>
        <w:t xml:space="preserve"> or developmental disorder in siblings  </w:t>
      </w:r>
    </w:p>
    <w:p w14:paraId="74AE18B4" w14:textId="77777777" w:rsidR="00F27DC2" w:rsidRPr="00AB472B" w:rsidRDefault="00F27DC2" w:rsidP="00172234">
      <w:pPr>
        <w:rPr>
          <w:rFonts w:cstheme="minorHAnsi"/>
        </w:rPr>
      </w:pPr>
      <w:r w:rsidRPr="00AB472B">
        <w:rPr>
          <w:rFonts w:cstheme="minorHAnsi"/>
        </w:rPr>
        <w:t xml:space="preserve">** APH, eclampsia, uterine </w:t>
      </w:r>
      <w:proofErr w:type="gramStart"/>
      <w:r w:rsidRPr="00AB472B">
        <w:rPr>
          <w:rFonts w:cstheme="minorHAnsi"/>
        </w:rPr>
        <w:t>rupture</w:t>
      </w:r>
      <w:proofErr w:type="gramEnd"/>
      <w:r w:rsidRPr="00AB472B">
        <w:rPr>
          <w:rFonts w:cstheme="minorHAnsi"/>
        </w:rPr>
        <w:t xml:space="preserve"> or ruptured cord</w:t>
      </w:r>
    </w:p>
    <w:p w14:paraId="13362152" w14:textId="77777777" w:rsidR="00D64D0C" w:rsidRDefault="00F27DC2" w:rsidP="00172234">
      <w:pPr>
        <w:rPr>
          <w:rFonts w:cstheme="minorHAnsi"/>
        </w:rPr>
      </w:pPr>
      <w:r w:rsidRPr="00AB472B">
        <w:rPr>
          <w:rFonts w:cstheme="minorHAnsi"/>
        </w:rPr>
        <w:t>*** &gt;26 weeks of gestational age</w:t>
      </w:r>
    </w:p>
    <w:p w14:paraId="5619B768" w14:textId="77777777" w:rsidR="00D64D0C" w:rsidRDefault="00D64D0C">
      <w:pPr>
        <w:rPr>
          <w:rFonts w:cstheme="minorHAnsi"/>
        </w:rPr>
      </w:pPr>
      <w:r>
        <w:rPr>
          <w:rFonts w:cstheme="minorHAnsi"/>
        </w:rPr>
        <w:br w:type="page"/>
      </w:r>
    </w:p>
    <w:p w14:paraId="648CDBA4" w14:textId="318766CD" w:rsidR="00D64D0C" w:rsidRDefault="00D64D0C" w:rsidP="00172234">
      <w:pPr>
        <w:rPr>
          <w:rFonts w:cstheme="minorHAnsi"/>
        </w:rPr>
      </w:pPr>
      <w:commentRangeStart w:id="31"/>
      <w:r>
        <w:rPr>
          <w:rFonts w:cstheme="minorHAnsi"/>
        </w:rPr>
        <w:lastRenderedPageBreak/>
        <w:t xml:space="preserve">Figure 2. </w:t>
      </w:r>
      <w:r w:rsidR="00282671">
        <w:rPr>
          <w:rFonts w:cstheme="minorHAnsi"/>
        </w:rPr>
        <w:t xml:space="preserve">Feature </w:t>
      </w:r>
      <w:r w:rsidR="00174F49">
        <w:rPr>
          <w:rFonts w:cstheme="minorHAnsi"/>
        </w:rPr>
        <w:t xml:space="preserve">engineering </w:t>
      </w:r>
      <w:r w:rsidR="00174F49">
        <w:rPr>
          <w:rFonts w:cstheme="minorHAnsi"/>
        </w:rPr>
        <w:t xml:space="preserve">and </w:t>
      </w:r>
      <w:r w:rsidR="001012F6">
        <w:rPr>
          <w:rFonts w:cstheme="minorHAnsi"/>
        </w:rPr>
        <w:t>selection</w:t>
      </w:r>
      <w:r w:rsidR="00174F49">
        <w:rPr>
          <w:rFonts w:cstheme="minorHAnsi"/>
        </w:rPr>
        <w:t xml:space="preserve"> </w:t>
      </w:r>
      <w:r w:rsidR="00282671">
        <w:rPr>
          <w:rFonts w:cstheme="minorHAnsi"/>
        </w:rPr>
        <w:t>workflow</w:t>
      </w:r>
      <w:commentRangeEnd w:id="31"/>
      <w:r w:rsidR="00F324F3">
        <w:rPr>
          <w:rStyle w:val="CommentReference"/>
        </w:rPr>
        <w:commentReference w:id="31"/>
      </w:r>
    </w:p>
    <w:p w14:paraId="3F573ECB" w14:textId="77777777" w:rsidR="000F4F13" w:rsidRDefault="000F4F13" w:rsidP="00172234">
      <w:pPr>
        <w:rPr>
          <w:rFonts w:cstheme="minorHAnsi"/>
        </w:rPr>
      </w:pPr>
    </w:p>
    <w:p w14:paraId="6C0188B1" w14:textId="174E808E" w:rsidR="001A741F" w:rsidRPr="00AB472B" w:rsidRDefault="00F3220D" w:rsidP="00172234">
      <w:pPr>
        <w:rPr>
          <w:rFonts w:cstheme="minorHAnsi"/>
        </w:rPr>
      </w:pPr>
      <w:r>
        <w:rPr>
          <w:rFonts w:cstheme="minorHAnsi"/>
          <w:noProof/>
        </w:rPr>
        <w:drawing>
          <wp:inline distT="0" distB="0" distL="0" distR="0" wp14:anchorId="39A695D0" wp14:editId="4E2DFB4D">
            <wp:extent cx="5731510" cy="72447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6">
                      <a:extLst>
                        <a:ext uri="{28A0092B-C50C-407E-A947-70E740481C1C}">
                          <a14:useLocalDpi xmlns:a14="http://schemas.microsoft.com/office/drawing/2010/main" val="0"/>
                        </a:ext>
                      </a:extLst>
                    </a:blip>
                    <a:stretch>
                      <a:fillRect/>
                    </a:stretch>
                  </pic:blipFill>
                  <pic:spPr>
                    <a:xfrm>
                      <a:off x="0" y="0"/>
                      <a:ext cx="5731510" cy="7244715"/>
                    </a:xfrm>
                    <a:prstGeom prst="rect">
                      <a:avLst/>
                    </a:prstGeom>
                  </pic:spPr>
                </pic:pic>
              </a:graphicData>
            </a:graphic>
          </wp:inline>
        </w:drawing>
      </w:r>
      <w:r w:rsidR="001A741F" w:rsidRPr="00AB472B">
        <w:rPr>
          <w:rFonts w:cstheme="minorHAnsi"/>
        </w:rPr>
        <w:br w:type="page"/>
      </w:r>
    </w:p>
    <w:p w14:paraId="1C302CF3" w14:textId="5BF67D5C" w:rsidR="000C4915" w:rsidRDefault="001A741F" w:rsidP="00172234">
      <w:pPr>
        <w:rPr>
          <w:rFonts w:cstheme="minorHAnsi"/>
        </w:rPr>
      </w:pPr>
      <w:commentRangeStart w:id="32"/>
      <w:commentRangeStart w:id="33"/>
      <w:r w:rsidRPr="00AB472B">
        <w:rPr>
          <w:rFonts w:cstheme="minorHAnsi"/>
        </w:rPr>
        <w:lastRenderedPageBreak/>
        <w:t xml:space="preserve">Figure </w:t>
      </w:r>
      <w:r w:rsidR="00D64D0C">
        <w:rPr>
          <w:rFonts w:cstheme="minorHAnsi"/>
        </w:rPr>
        <w:t>3</w:t>
      </w:r>
      <w:r w:rsidRPr="00AB472B">
        <w:rPr>
          <w:rFonts w:cstheme="minorHAnsi"/>
        </w:rPr>
        <w:t xml:space="preserve">.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51465C">
        <w:rPr>
          <w:rFonts w:cstheme="minorHAnsi"/>
        </w:rPr>
        <w:t>a range of</w:t>
      </w:r>
      <w:r w:rsidR="00D3105F" w:rsidRPr="00AB472B">
        <w:rPr>
          <w:rFonts w:cstheme="minorHAnsi"/>
        </w:rPr>
        <w:t xml:space="preserve"> feature</w:t>
      </w:r>
      <w:r w:rsidR="0051465C">
        <w:rPr>
          <w:rFonts w:cstheme="minorHAnsi"/>
        </w:rPr>
        <w:t xml:space="preserve"> selection approaches</w:t>
      </w:r>
      <w:commentRangeEnd w:id="32"/>
      <w:r w:rsidR="00F324F3">
        <w:rPr>
          <w:rStyle w:val="CommentReference"/>
        </w:rPr>
        <w:commentReference w:id="32"/>
      </w:r>
      <w:commentRangeEnd w:id="33"/>
      <w:r w:rsidR="00A053CD">
        <w:rPr>
          <w:rStyle w:val="CommentReference"/>
        </w:rPr>
        <w:commentReference w:id="33"/>
      </w:r>
    </w:p>
    <w:p w14:paraId="3AAC7232" w14:textId="77777777" w:rsidR="0051465C" w:rsidRPr="00AB472B" w:rsidRDefault="0051465C" w:rsidP="00172234">
      <w:pPr>
        <w:rPr>
          <w:rFonts w:cstheme="minorHAnsi"/>
        </w:rPr>
      </w:pPr>
    </w:p>
    <w:p w14:paraId="3AF633E4" w14:textId="255CF076" w:rsidR="001A741F" w:rsidRPr="00AB472B" w:rsidRDefault="0012020D" w:rsidP="00172234">
      <w:pPr>
        <w:rPr>
          <w:rFonts w:cstheme="minorHAnsi"/>
        </w:rPr>
      </w:pPr>
      <w:r>
        <w:rPr>
          <w:rFonts w:cstheme="minorHAnsi"/>
          <w:noProof/>
        </w:rPr>
        <w:drawing>
          <wp:inline distT="0" distB="0" distL="0" distR="0" wp14:anchorId="79819F01" wp14:editId="5BF5A988">
            <wp:extent cx="5731510" cy="57315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Default="0051465C" w:rsidP="00172234">
      <w:pPr>
        <w:rPr>
          <w:rFonts w:cstheme="minorHAnsi"/>
        </w:rPr>
      </w:pPr>
    </w:p>
    <w:p w14:paraId="1E95B41F" w14:textId="554D59FD"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0051465C">
        <w:rPr>
          <w:rFonts w:cstheme="minorHAnsi"/>
          <w:shd w:val="clear" w:color="auto" w:fill="FFFFFF"/>
        </w:rPr>
        <w:t>a range of feature selection approach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w:t>
      </w:r>
      <w:r w:rsidR="0051465C">
        <w:rPr>
          <w:rFonts w:cstheme="minorHAnsi"/>
        </w:rPr>
        <w:t>RO</w:t>
      </w:r>
      <w:r w:rsidR="001A741F" w:rsidRPr="00AB472B">
        <w:rPr>
          <w:rFonts w:cstheme="minorHAnsi"/>
        </w:rPr>
        <w:t xml:space="preserve">C, area under the </w:t>
      </w:r>
      <w:r w:rsidR="0051465C">
        <w:rPr>
          <w:rFonts w:cstheme="minorHAnsi"/>
        </w:rPr>
        <w:t xml:space="preserve">receiver operator </w:t>
      </w:r>
      <w:r w:rsidR="001A741F" w:rsidRPr="00AB472B">
        <w:rPr>
          <w:rFonts w:cstheme="minorHAnsi"/>
        </w:rPr>
        <w:t>curve.</w:t>
      </w:r>
      <w:r w:rsidR="005F1D1A">
        <w:rPr>
          <w:rFonts w:cstheme="minorHAnsi"/>
        </w:rPr>
        <w:t xml:space="preserve"> CI, confidence interval. </w:t>
      </w:r>
      <w:r w:rsidR="00F34687">
        <w:rPr>
          <w:rFonts w:cstheme="minorHAnsi"/>
        </w:rPr>
        <w:t xml:space="preserve">RFE, reverse feature elimination. SVC, support vector classification. </w:t>
      </w:r>
    </w:p>
    <w:p w14:paraId="6C427E84" w14:textId="340ABB87"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commentRangeStart w:id="34"/>
      <w:r w:rsidRPr="00AB472B">
        <w:rPr>
          <w:rFonts w:cstheme="minorHAnsi"/>
          <w:bCs/>
        </w:rPr>
        <w:lastRenderedPageBreak/>
        <w:t xml:space="preserve">Supplementary Table 1. Established risk factors for </w:t>
      </w:r>
      <w:r w:rsidRPr="00AB472B">
        <w:rPr>
          <w:rFonts w:cstheme="minorHAnsi"/>
          <w:bCs/>
          <w:shd w:val="clear" w:color="auto" w:fill="FFFFFF"/>
        </w:rPr>
        <w:t>HIE</w:t>
      </w:r>
      <w:commentRangeEnd w:id="34"/>
      <w:r w:rsidR="004568BB">
        <w:rPr>
          <w:rStyle w:val="CommentReference"/>
        </w:rPr>
        <w:commentReference w:id="34"/>
      </w:r>
    </w:p>
    <w:tbl>
      <w:tblPr>
        <w:tblStyle w:val="TableGrid"/>
        <w:tblW w:w="8999" w:type="dxa"/>
        <w:tblLook w:val="04A0" w:firstRow="1" w:lastRow="0" w:firstColumn="1" w:lastColumn="0" w:noHBand="0" w:noVBand="1"/>
      </w:tblPr>
      <w:tblGrid>
        <w:gridCol w:w="3003"/>
        <w:gridCol w:w="2998"/>
        <w:gridCol w:w="2998"/>
      </w:tblGrid>
      <w:tr w:rsidR="002130AF" w:rsidRPr="00AB472B" w14:paraId="5451080E" w14:textId="48E6597E" w:rsidTr="002130AF">
        <w:tc>
          <w:tcPr>
            <w:tcW w:w="3003" w:type="dxa"/>
          </w:tcPr>
          <w:p w14:paraId="557A2E80" w14:textId="5C66C7FA" w:rsidR="002130AF" w:rsidRPr="00AB472B" w:rsidRDefault="002130AF" w:rsidP="002130AF">
            <w:pPr>
              <w:rPr>
                <w:rFonts w:cstheme="minorHAnsi"/>
                <w:sz w:val="24"/>
                <w:szCs w:val="24"/>
              </w:rPr>
            </w:pPr>
            <w:r w:rsidRPr="00AB472B">
              <w:rPr>
                <w:rFonts w:cstheme="minorHAnsi"/>
                <w:sz w:val="24"/>
                <w:szCs w:val="24"/>
              </w:rPr>
              <w:t>Antenatal Factors</w:t>
            </w:r>
            <w:r>
              <w:rPr>
                <w:rFonts w:cstheme="minorHAnsi"/>
                <w:sz w:val="24"/>
                <w:szCs w:val="24"/>
              </w:rPr>
              <w:t xml:space="preserve"> (n=20)</w:t>
            </w:r>
          </w:p>
        </w:tc>
        <w:tc>
          <w:tcPr>
            <w:tcW w:w="2998" w:type="dxa"/>
          </w:tcPr>
          <w:p w14:paraId="1F55C6C3" w14:textId="26C3F2F6" w:rsidR="002130AF" w:rsidRPr="00AB472B" w:rsidRDefault="002130AF" w:rsidP="002130AF">
            <w:pPr>
              <w:rPr>
                <w:rFonts w:cstheme="minorHAnsi"/>
              </w:rPr>
            </w:pPr>
            <w:r w:rsidRPr="00AB472B">
              <w:rPr>
                <w:rFonts w:cstheme="minorHAnsi"/>
                <w:sz w:val="24"/>
                <w:szCs w:val="24"/>
              </w:rPr>
              <w:t>Growth Measures</w:t>
            </w:r>
            <w:r>
              <w:rPr>
                <w:rFonts w:cstheme="minorHAnsi"/>
                <w:sz w:val="24"/>
                <w:szCs w:val="24"/>
              </w:rPr>
              <w:t xml:space="preserve"> (n=1)</w:t>
            </w:r>
          </w:p>
        </w:tc>
        <w:tc>
          <w:tcPr>
            <w:tcW w:w="2998" w:type="dxa"/>
          </w:tcPr>
          <w:p w14:paraId="187EC624" w14:textId="10AD2C3E" w:rsidR="002130AF" w:rsidRPr="00AB472B" w:rsidRDefault="002130AF" w:rsidP="002130AF">
            <w:pPr>
              <w:rPr>
                <w:rFonts w:cstheme="minorHAnsi"/>
              </w:rPr>
            </w:pPr>
            <w:r w:rsidRPr="00AB472B">
              <w:rPr>
                <w:rFonts w:cstheme="minorHAnsi"/>
                <w:sz w:val="24"/>
                <w:szCs w:val="24"/>
              </w:rPr>
              <w:t>Intrapartum Factors</w:t>
            </w:r>
            <w:r>
              <w:rPr>
                <w:rFonts w:cstheme="minorHAnsi"/>
                <w:sz w:val="24"/>
                <w:szCs w:val="24"/>
              </w:rPr>
              <w:t xml:space="preserve"> (n=14)</w:t>
            </w:r>
          </w:p>
        </w:tc>
      </w:tr>
      <w:tr w:rsidR="002130AF" w:rsidRPr="00AB472B" w14:paraId="6BFF5ECF" w14:textId="621A7345" w:rsidTr="002130AF">
        <w:tc>
          <w:tcPr>
            <w:tcW w:w="3003" w:type="dxa"/>
          </w:tcPr>
          <w:p w14:paraId="43AEE5B7"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2130AF" w:rsidRPr="00734D1E" w:rsidRDefault="002130AF" w:rsidP="002130AF">
            <w:pPr>
              <w:pStyle w:val="ListParagraph"/>
              <w:numPr>
                <w:ilvl w:val="0"/>
                <w:numId w:val="1"/>
              </w:numPr>
              <w:spacing w:line="240" w:lineRule="auto"/>
              <w:rPr>
                <w:rFonts w:cstheme="minorHAnsi"/>
                <w:sz w:val="24"/>
                <w:szCs w:val="24"/>
                <w:lang w:val="fr-FR"/>
              </w:rPr>
            </w:pPr>
            <w:proofErr w:type="spellStart"/>
            <w:r w:rsidRPr="00734D1E">
              <w:rPr>
                <w:rFonts w:cstheme="minorHAnsi"/>
                <w:sz w:val="24"/>
                <w:szCs w:val="24"/>
                <w:lang w:val="fr-FR"/>
              </w:rPr>
              <w:t>FHx</w:t>
            </w:r>
            <w:proofErr w:type="spellEnd"/>
            <w:r w:rsidRPr="00734D1E">
              <w:rPr>
                <w:rFonts w:cstheme="minorHAnsi"/>
                <w:sz w:val="24"/>
                <w:szCs w:val="24"/>
                <w:lang w:val="fr-FR"/>
              </w:rPr>
              <w:t xml:space="preserve"> of </w:t>
            </w:r>
            <w:proofErr w:type="spellStart"/>
            <w:r w:rsidRPr="00734D1E">
              <w:rPr>
                <w:rFonts w:cstheme="minorHAnsi"/>
                <w:sz w:val="24"/>
                <w:szCs w:val="24"/>
                <w:lang w:val="fr-FR"/>
              </w:rPr>
              <w:t>seizures</w:t>
            </w:r>
            <w:proofErr w:type="spellEnd"/>
            <w:r w:rsidRPr="00734D1E">
              <w:rPr>
                <w:rFonts w:cstheme="minorHAnsi"/>
                <w:sz w:val="24"/>
                <w:szCs w:val="24"/>
                <w:lang w:val="fr-FR"/>
              </w:rPr>
              <w:t xml:space="preserve"> (</w:t>
            </w:r>
            <w:proofErr w:type="spellStart"/>
            <w:r w:rsidRPr="00734D1E">
              <w:rPr>
                <w:rFonts w:cstheme="minorHAnsi"/>
                <w:sz w:val="24"/>
                <w:szCs w:val="24"/>
                <w:lang w:val="fr-FR"/>
              </w:rPr>
              <w:t>recurrent</w:t>
            </w:r>
            <w:proofErr w:type="spellEnd"/>
            <w:r w:rsidRPr="00734D1E">
              <w:rPr>
                <w:rFonts w:cstheme="minorHAnsi"/>
                <w:sz w:val="24"/>
                <w:szCs w:val="24"/>
                <w:lang w:val="fr-FR"/>
              </w:rPr>
              <w:t xml:space="preserve"> non-</w:t>
            </w:r>
            <w:proofErr w:type="spellStart"/>
            <w:r w:rsidRPr="00734D1E">
              <w:rPr>
                <w:rFonts w:cstheme="minorHAnsi"/>
                <w:sz w:val="24"/>
                <w:szCs w:val="24"/>
                <w:lang w:val="fr-FR"/>
              </w:rPr>
              <w:t>febrile</w:t>
            </w:r>
            <w:proofErr w:type="spellEnd"/>
            <w:r w:rsidRPr="00734D1E">
              <w:rPr>
                <w:rFonts w:cstheme="minorHAnsi"/>
                <w:sz w:val="24"/>
                <w:szCs w:val="24"/>
                <w:lang w:val="fr-FR"/>
              </w:rPr>
              <w:t xml:space="preserve"> </w:t>
            </w:r>
            <w:proofErr w:type="spellStart"/>
            <w:r w:rsidRPr="00734D1E">
              <w:rPr>
                <w:rFonts w:cstheme="minorHAnsi"/>
                <w:sz w:val="24"/>
                <w:szCs w:val="24"/>
                <w:lang w:val="fr-FR"/>
              </w:rPr>
              <w:t>seizures</w:t>
            </w:r>
            <w:proofErr w:type="spellEnd"/>
            <w:r w:rsidRPr="00734D1E">
              <w:rPr>
                <w:rFonts w:cstheme="minorHAnsi"/>
                <w:sz w:val="24"/>
                <w:szCs w:val="24"/>
                <w:lang w:val="fr-FR"/>
              </w:rPr>
              <w:t>)</w:t>
            </w:r>
          </w:p>
          <w:p w14:paraId="2E940FA3" w14:textId="77777777" w:rsidR="002130AF" w:rsidRPr="00AB472B" w:rsidRDefault="002130AF" w:rsidP="002130AF">
            <w:pPr>
              <w:pStyle w:val="ListParagraph"/>
              <w:numPr>
                <w:ilvl w:val="0"/>
                <w:numId w:val="1"/>
              </w:numPr>
              <w:spacing w:line="240" w:lineRule="auto"/>
              <w:rPr>
                <w:rFonts w:cstheme="minorHAnsi"/>
                <w:sz w:val="24"/>
                <w:szCs w:val="24"/>
              </w:rPr>
            </w:pPr>
            <w:proofErr w:type="spellStart"/>
            <w:r w:rsidRPr="00AB472B">
              <w:rPr>
                <w:rFonts w:cstheme="minorHAnsi"/>
                <w:sz w:val="24"/>
                <w:szCs w:val="24"/>
              </w:rPr>
              <w:t>FHx</w:t>
            </w:r>
            <w:proofErr w:type="spellEnd"/>
            <w:r w:rsidRPr="00AB472B">
              <w:rPr>
                <w:rFonts w:cstheme="minorHAnsi"/>
                <w:sz w:val="24"/>
                <w:szCs w:val="24"/>
              </w:rPr>
              <w:t xml:space="preserve"> of neurological disorder (excludes seizures)</w:t>
            </w:r>
          </w:p>
          <w:p w14:paraId="0128A1C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2998" w:type="dxa"/>
          </w:tcPr>
          <w:p w14:paraId="5A85FFBA" w14:textId="464C95AB"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2998" w:type="dxa"/>
          </w:tcPr>
          <w:p w14:paraId="5E87090F"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D7369AD"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4FA9FAE6"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470B1682"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0F6B419C"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20C0C2FC"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1E04F1B3"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3EB923B0"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 xml:space="preserve">Cord </w:t>
            </w:r>
            <w:proofErr w:type="gramStart"/>
            <w:r w:rsidRPr="00AB472B">
              <w:rPr>
                <w:rFonts w:cstheme="minorHAnsi"/>
                <w:sz w:val="24"/>
                <w:szCs w:val="24"/>
              </w:rPr>
              <w:t>prolapse</w:t>
            </w:r>
            <w:proofErr w:type="gramEnd"/>
          </w:p>
          <w:p w14:paraId="5F9AF199"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5633728B"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0EBE10EC"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2C9BD9B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71FC3338" w14:textId="77777777"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0522C5C" w14:textId="7345E134" w:rsidR="002130AF" w:rsidRPr="00AB472B" w:rsidRDefault="002130AF" w:rsidP="002130AF">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obtained from Badawi et al (1998). </w:t>
      </w:r>
      <w:proofErr w:type="spellStart"/>
      <w:r w:rsidRPr="00AB472B">
        <w:rPr>
          <w:rFonts w:cstheme="minorHAnsi"/>
          <w:bCs/>
        </w:rPr>
        <w:t>FHx</w:t>
      </w:r>
      <w:proofErr w:type="spellEnd"/>
      <w:r w:rsidRPr="00AB472B">
        <w:rPr>
          <w:rFonts w:cstheme="minorHAnsi"/>
          <w:bCs/>
        </w:rPr>
        <w:t xml:space="preserve">, family history. OP, occiput posterior </w:t>
      </w:r>
      <w:proofErr w:type="spellStart"/>
      <w:r w:rsidRPr="00AB472B">
        <w:rPr>
          <w:rFonts w:cstheme="minorHAnsi"/>
          <w:bCs/>
        </w:rPr>
        <w:t>fetal</w:t>
      </w:r>
      <w:proofErr w:type="spellEnd"/>
      <w:r w:rsidRPr="00AB472B">
        <w:rPr>
          <w:rFonts w:cstheme="minorHAnsi"/>
          <w:bCs/>
        </w:rPr>
        <w:t xml:space="preserve">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675D2E4E" w:rsidR="0033533A"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ntenatal</w:t>
      </w:r>
      <w:r w:rsidR="005F1367">
        <w:rPr>
          <w:rFonts w:cstheme="minorHAnsi"/>
          <w:bCs/>
        </w:rPr>
        <w:t xml:space="preserve"> features</w:t>
      </w:r>
    </w:p>
    <w:p w14:paraId="05405AA4" w14:textId="4457E25D" w:rsidR="005F1367" w:rsidRDefault="00EA2626" w:rsidP="00172234">
      <w:pPr>
        <w:rPr>
          <w:rFonts w:cstheme="minorHAnsi"/>
          <w:bCs/>
        </w:rPr>
      </w:pPr>
      <w:r>
        <w:rPr>
          <w:rFonts w:cstheme="minorHAnsi"/>
          <w:bCs/>
          <w:noProof/>
        </w:rPr>
        <w:drawing>
          <wp:inline distT="0" distB="0" distL="0" distR="0" wp14:anchorId="7A93DB3B" wp14:editId="706856C1">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368B94" w14:textId="77777777" w:rsidR="005F1367" w:rsidRDefault="005F1367" w:rsidP="00172234">
      <w:pPr>
        <w:rPr>
          <w:rFonts w:cstheme="minorHAnsi"/>
          <w:bCs/>
        </w:rPr>
      </w:pPr>
    </w:p>
    <w:p w14:paraId="7EC0AAB9" w14:textId="77777777" w:rsidR="00EA2626" w:rsidRDefault="00EA2626" w:rsidP="00EA2626">
      <w:pPr>
        <w:rPr>
          <w:rFonts w:cstheme="minorHAnsi"/>
          <w:bCs/>
        </w:rPr>
      </w:pPr>
      <w:r w:rsidRPr="00AB472B">
        <w:rPr>
          <w:rFonts w:cstheme="minorHAnsi"/>
          <w:bCs/>
        </w:rPr>
        <w:t xml:space="preserve">L1 penalised regression </w:t>
      </w:r>
      <w:r>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Pr>
          <w:rFonts w:cstheme="minorHAnsi"/>
          <w:bCs/>
        </w:rPr>
        <w:t>)</w:t>
      </w:r>
      <w:r w:rsidRPr="00AB472B">
        <w:rPr>
          <w:rFonts w:cstheme="minorHAnsi"/>
          <w:bCs/>
        </w:rPr>
        <w:t xml:space="preserve">, absolute regression coefficient. Random forest classifier </w:t>
      </w:r>
      <w:r>
        <w:rPr>
          <w:rFonts w:cstheme="minorHAnsi"/>
          <w:bCs/>
        </w:rPr>
        <w:t>(</w:t>
      </w:r>
      <w:r w:rsidRPr="00AB472B">
        <w:rPr>
          <w:rFonts w:cstheme="minorHAnsi"/>
          <w:bCs/>
        </w:rPr>
        <w:t>Tree</w:t>
      </w:r>
      <w:r>
        <w:rPr>
          <w:rFonts w:cstheme="minorHAnsi"/>
          <w:bCs/>
        </w:rPr>
        <w:t>)</w:t>
      </w:r>
      <w:r w:rsidRPr="00AB472B">
        <w:rPr>
          <w:rFonts w:cstheme="minorHAnsi"/>
          <w:bCs/>
        </w:rPr>
        <w:t xml:space="preserve">, feature importance. L1 penalised linear support vector classifier </w:t>
      </w:r>
      <w:r>
        <w:rPr>
          <w:rFonts w:cstheme="minorHAnsi"/>
          <w:bCs/>
        </w:rPr>
        <w:t>(S</w:t>
      </w:r>
      <w:r w:rsidRPr="00AB472B">
        <w:rPr>
          <w:rFonts w:cstheme="minorHAnsi"/>
          <w:bCs/>
        </w:rPr>
        <w:t>VC</w:t>
      </w:r>
      <w:r>
        <w:rPr>
          <w:rFonts w:cstheme="minorHAnsi"/>
          <w:bCs/>
        </w:rPr>
        <w:t>)</w:t>
      </w:r>
      <w:r w:rsidRPr="00AB472B">
        <w:rPr>
          <w:rFonts w:cstheme="minorHAnsi"/>
          <w:bCs/>
        </w:rPr>
        <w:t xml:space="preserve">, absolute coefficient. Reverse feature elimination </w:t>
      </w:r>
      <w:r>
        <w:rPr>
          <w:rFonts w:cstheme="minorHAnsi"/>
          <w:bCs/>
        </w:rPr>
        <w:t>(</w:t>
      </w:r>
      <w:r w:rsidRPr="00AB472B">
        <w:rPr>
          <w:rFonts w:cstheme="minorHAnsi"/>
          <w:bCs/>
        </w:rPr>
        <w:t>RFE</w:t>
      </w:r>
      <w:r>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5F308B3D" w14:textId="77777777" w:rsidR="00137312" w:rsidRDefault="00137312" w:rsidP="00137312">
      <w:pPr>
        <w:rPr>
          <w:rFonts w:cstheme="minorHAnsi"/>
          <w:bCs/>
        </w:rPr>
      </w:pPr>
    </w:p>
    <w:p w14:paraId="24104AD5" w14:textId="77777777" w:rsidR="00EA2626" w:rsidRDefault="00EA2626">
      <w:pPr>
        <w:rPr>
          <w:rFonts w:cstheme="minorHAnsi"/>
          <w:bCs/>
        </w:rPr>
      </w:pPr>
      <w:r>
        <w:rPr>
          <w:rFonts w:cstheme="minorHAnsi"/>
          <w:bCs/>
        </w:rPr>
        <w:br w:type="page"/>
      </w:r>
    </w:p>
    <w:p w14:paraId="3EFD276F" w14:textId="55F71B1C" w:rsidR="00137312" w:rsidRDefault="00137312" w:rsidP="00137312">
      <w:pPr>
        <w:rPr>
          <w:rFonts w:cstheme="minorHAnsi"/>
          <w:bCs/>
        </w:rPr>
      </w:pPr>
      <w:r w:rsidRPr="00AB472B">
        <w:rPr>
          <w:rFonts w:cstheme="minorHAnsi"/>
          <w:bCs/>
        </w:rPr>
        <w:lastRenderedPageBreak/>
        <w:t xml:space="preserve">Supplementary Figure </w:t>
      </w:r>
      <w:r>
        <w:rPr>
          <w:rFonts w:cstheme="minorHAnsi"/>
          <w:bCs/>
        </w:rPr>
        <w:t>2</w:t>
      </w:r>
      <w:r w:rsidRPr="00AB472B">
        <w:rPr>
          <w:rFonts w:cstheme="minorHAnsi"/>
          <w:bCs/>
        </w:rPr>
        <w:t>. Distribution and correlation of automated feature selection scores using antenatal and growth feature set</w:t>
      </w:r>
    </w:p>
    <w:p w14:paraId="1BC96C9E" w14:textId="75CCBB84" w:rsidR="00EA2626" w:rsidRDefault="00EA2626" w:rsidP="00137312">
      <w:pPr>
        <w:rPr>
          <w:rFonts w:cstheme="minorHAnsi"/>
          <w:bCs/>
        </w:rPr>
      </w:pPr>
      <w:r>
        <w:rPr>
          <w:rFonts w:cstheme="minorHAnsi"/>
          <w:bCs/>
          <w:noProof/>
        </w:rPr>
        <w:drawing>
          <wp:inline distT="0" distB="0" distL="0" distR="0" wp14:anchorId="4A429B82" wp14:editId="5A17487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E95232E" w14:textId="77777777" w:rsidR="00EA2626" w:rsidRDefault="00EA2626" w:rsidP="00EA2626">
      <w:pPr>
        <w:rPr>
          <w:rFonts w:cstheme="minorHAnsi"/>
          <w:bCs/>
        </w:rPr>
      </w:pPr>
      <w:r w:rsidRPr="00AB472B">
        <w:rPr>
          <w:rFonts w:cstheme="minorHAnsi"/>
          <w:bCs/>
        </w:rPr>
        <w:t xml:space="preserve">L1 penalised regression </w:t>
      </w:r>
      <w:r>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Pr>
          <w:rFonts w:cstheme="minorHAnsi"/>
          <w:bCs/>
        </w:rPr>
        <w:t>)</w:t>
      </w:r>
      <w:r w:rsidRPr="00AB472B">
        <w:rPr>
          <w:rFonts w:cstheme="minorHAnsi"/>
          <w:bCs/>
        </w:rPr>
        <w:t xml:space="preserve">, absolute regression coefficient. Random forest classifier </w:t>
      </w:r>
      <w:r>
        <w:rPr>
          <w:rFonts w:cstheme="minorHAnsi"/>
          <w:bCs/>
        </w:rPr>
        <w:t>(</w:t>
      </w:r>
      <w:r w:rsidRPr="00AB472B">
        <w:rPr>
          <w:rFonts w:cstheme="minorHAnsi"/>
          <w:bCs/>
        </w:rPr>
        <w:t>Tree</w:t>
      </w:r>
      <w:r>
        <w:rPr>
          <w:rFonts w:cstheme="minorHAnsi"/>
          <w:bCs/>
        </w:rPr>
        <w:t>)</w:t>
      </w:r>
      <w:r w:rsidRPr="00AB472B">
        <w:rPr>
          <w:rFonts w:cstheme="minorHAnsi"/>
          <w:bCs/>
        </w:rPr>
        <w:t xml:space="preserve">, feature importance. L1 penalised linear support vector classifier </w:t>
      </w:r>
      <w:r>
        <w:rPr>
          <w:rFonts w:cstheme="minorHAnsi"/>
          <w:bCs/>
        </w:rPr>
        <w:t>(S</w:t>
      </w:r>
      <w:r w:rsidRPr="00AB472B">
        <w:rPr>
          <w:rFonts w:cstheme="minorHAnsi"/>
          <w:bCs/>
        </w:rPr>
        <w:t>VC</w:t>
      </w:r>
      <w:r>
        <w:rPr>
          <w:rFonts w:cstheme="minorHAnsi"/>
          <w:bCs/>
        </w:rPr>
        <w:t>)</w:t>
      </w:r>
      <w:r w:rsidRPr="00AB472B">
        <w:rPr>
          <w:rFonts w:cstheme="minorHAnsi"/>
          <w:bCs/>
        </w:rPr>
        <w:t xml:space="preserve">, absolute coefficient. Reverse feature elimination </w:t>
      </w:r>
      <w:r>
        <w:rPr>
          <w:rFonts w:cstheme="minorHAnsi"/>
          <w:bCs/>
        </w:rPr>
        <w:t>(</w:t>
      </w:r>
      <w:r w:rsidRPr="00AB472B">
        <w:rPr>
          <w:rFonts w:cstheme="minorHAnsi"/>
          <w:bCs/>
        </w:rPr>
        <w:t>RFE</w:t>
      </w:r>
      <w:r>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798997E5" w14:textId="77777777" w:rsidR="00EA2626" w:rsidRDefault="00EA2626" w:rsidP="00137312">
      <w:pPr>
        <w:rPr>
          <w:rFonts w:cstheme="minorHAnsi"/>
          <w:bCs/>
        </w:rPr>
      </w:pPr>
    </w:p>
    <w:p w14:paraId="780B0BC8" w14:textId="77777777" w:rsidR="00EA2626" w:rsidRDefault="00EA2626" w:rsidP="00137312">
      <w:pPr>
        <w:rPr>
          <w:rFonts w:cstheme="minorHAnsi"/>
          <w:bCs/>
        </w:rPr>
      </w:pPr>
    </w:p>
    <w:p w14:paraId="039977A4" w14:textId="77777777" w:rsidR="00137312" w:rsidRDefault="00137312" w:rsidP="00172234">
      <w:pPr>
        <w:rPr>
          <w:rFonts w:cstheme="minorHAnsi"/>
          <w:bCs/>
        </w:rPr>
      </w:pPr>
    </w:p>
    <w:p w14:paraId="4F38F714" w14:textId="77777777" w:rsidR="00EA2626" w:rsidRDefault="00EA2626">
      <w:pPr>
        <w:rPr>
          <w:rFonts w:cstheme="minorHAnsi"/>
          <w:bCs/>
        </w:rPr>
      </w:pPr>
      <w:r>
        <w:rPr>
          <w:rFonts w:cstheme="minorHAnsi"/>
          <w:bCs/>
        </w:rPr>
        <w:br w:type="page"/>
      </w:r>
    </w:p>
    <w:p w14:paraId="4E96018F" w14:textId="6C2EE5FF" w:rsidR="00137312" w:rsidRDefault="00137312" w:rsidP="00172234">
      <w:pPr>
        <w:rPr>
          <w:rFonts w:cstheme="minorHAnsi"/>
          <w:bCs/>
        </w:rPr>
      </w:pPr>
      <w:r w:rsidRPr="00AB472B">
        <w:rPr>
          <w:rFonts w:cstheme="minorHAnsi"/>
          <w:bCs/>
        </w:rPr>
        <w:lastRenderedPageBreak/>
        <w:t xml:space="preserve">Supplementary Figure </w:t>
      </w:r>
      <w:r>
        <w:rPr>
          <w:rFonts w:cstheme="minorHAnsi"/>
          <w:bCs/>
        </w:rPr>
        <w:t>3</w:t>
      </w:r>
      <w:r w:rsidRPr="00AB472B">
        <w:rPr>
          <w:rFonts w:cstheme="minorHAnsi"/>
          <w:bCs/>
        </w:rPr>
        <w:t>. Distribution and correlation of automated feature selection scores using antenatal</w:t>
      </w:r>
      <w:r w:rsidR="00EA2626">
        <w:rPr>
          <w:rFonts w:cstheme="minorHAnsi"/>
          <w:bCs/>
        </w:rPr>
        <w:t xml:space="preserve"> and </w:t>
      </w:r>
      <w:r w:rsidRPr="00AB472B">
        <w:rPr>
          <w:rFonts w:cstheme="minorHAnsi"/>
          <w:bCs/>
        </w:rPr>
        <w:t>intrapartum feature set</w:t>
      </w:r>
    </w:p>
    <w:p w14:paraId="274118A0" w14:textId="55C17A1C" w:rsidR="00EA2626" w:rsidRDefault="00EA2626" w:rsidP="00172234">
      <w:pPr>
        <w:rPr>
          <w:rFonts w:cstheme="minorHAnsi"/>
          <w:bCs/>
        </w:rPr>
      </w:pPr>
      <w:r>
        <w:rPr>
          <w:rFonts w:cstheme="minorHAnsi"/>
          <w:bCs/>
          <w:noProof/>
        </w:rPr>
        <w:drawing>
          <wp:inline distT="0" distB="0" distL="0" distR="0" wp14:anchorId="7A7658D6" wp14:editId="70D9AB89">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30">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941505" w14:textId="77777777" w:rsidR="00EA2626" w:rsidRDefault="00EA2626" w:rsidP="00EA2626">
      <w:pPr>
        <w:rPr>
          <w:rFonts w:cstheme="minorHAnsi"/>
          <w:bCs/>
        </w:rPr>
      </w:pPr>
      <w:r w:rsidRPr="00AB472B">
        <w:rPr>
          <w:rFonts w:cstheme="minorHAnsi"/>
          <w:bCs/>
        </w:rPr>
        <w:t xml:space="preserve">L1 penalised regression </w:t>
      </w:r>
      <w:r>
        <w:rPr>
          <w:rFonts w:cstheme="minorHAnsi"/>
          <w:bCs/>
        </w:rPr>
        <w:t>(</w:t>
      </w:r>
      <w:proofErr w:type="spellStart"/>
      <w:r w:rsidRPr="00AB472B">
        <w:rPr>
          <w:rFonts w:cstheme="minorHAnsi"/>
          <w:bCs/>
        </w:rPr>
        <w:t>ElasticNet</w:t>
      </w:r>
      <w:proofErr w:type="spellEnd"/>
      <w:r w:rsidRPr="00AB472B">
        <w:rPr>
          <w:rFonts w:cstheme="minorHAnsi"/>
          <w:bCs/>
        </w:rPr>
        <w:t xml:space="preserve"> &amp; Lasso</w:t>
      </w:r>
      <w:r>
        <w:rPr>
          <w:rFonts w:cstheme="minorHAnsi"/>
          <w:bCs/>
        </w:rPr>
        <w:t>)</w:t>
      </w:r>
      <w:r w:rsidRPr="00AB472B">
        <w:rPr>
          <w:rFonts w:cstheme="minorHAnsi"/>
          <w:bCs/>
        </w:rPr>
        <w:t xml:space="preserve">, absolute regression coefficient. Random forest classifier </w:t>
      </w:r>
      <w:r>
        <w:rPr>
          <w:rFonts w:cstheme="minorHAnsi"/>
          <w:bCs/>
        </w:rPr>
        <w:t>(</w:t>
      </w:r>
      <w:r w:rsidRPr="00AB472B">
        <w:rPr>
          <w:rFonts w:cstheme="minorHAnsi"/>
          <w:bCs/>
        </w:rPr>
        <w:t>Tree</w:t>
      </w:r>
      <w:r>
        <w:rPr>
          <w:rFonts w:cstheme="minorHAnsi"/>
          <w:bCs/>
        </w:rPr>
        <w:t>)</w:t>
      </w:r>
      <w:r w:rsidRPr="00AB472B">
        <w:rPr>
          <w:rFonts w:cstheme="minorHAnsi"/>
          <w:bCs/>
        </w:rPr>
        <w:t xml:space="preserve">, feature importance. L1 penalised linear support vector classifier </w:t>
      </w:r>
      <w:r>
        <w:rPr>
          <w:rFonts w:cstheme="minorHAnsi"/>
          <w:bCs/>
        </w:rPr>
        <w:t>(S</w:t>
      </w:r>
      <w:r w:rsidRPr="00AB472B">
        <w:rPr>
          <w:rFonts w:cstheme="minorHAnsi"/>
          <w:bCs/>
        </w:rPr>
        <w:t>VC</w:t>
      </w:r>
      <w:r>
        <w:rPr>
          <w:rFonts w:cstheme="minorHAnsi"/>
          <w:bCs/>
        </w:rPr>
        <w:t>)</w:t>
      </w:r>
      <w:r w:rsidRPr="00AB472B">
        <w:rPr>
          <w:rFonts w:cstheme="minorHAnsi"/>
          <w:bCs/>
        </w:rPr>
        <w:t xml:space="preserve">, absolute coefficient. Reverse feature elimination </w:t>
      </w:r>
      <w:r>
        <w:rPr>
          <w:rFonts w:cstheme="minorHAnsi"/>
          <w:bCs/>
        </w:rPr>
        <w:t>(</w:t>
      </w:r>
      <w:r w:rsidRPr="00AB472B">
        <w:rPr>
          <w:rFonts w:cstheme="minorHAnsi"/>
          <w:bCs/>
        </w:rPr>
        <w:t>RFE</w:t>
      </w:r>
      <w:r>
        <w:rPr>
          <w:rFonts w:cstheme="minorHAnsi"/>
          <w:bCs/>
        </w:rPr>
        <w:t>)</w:t>
      </w:r>
      <w:r w:rsidRPr="00AB472B">
        <w:rPr>
          <w:rFonts w:cstheme="minorHAnsi"/>
          <w:bCs/>
        </w:rPr>
        <w:t xml:space="preserve"> using logistic regression, descending rank of predictors. </w:t>
      </w:r>
      <w:proofErr w:type="spellStart"/>
      <w:r w:rsidRPr="00AB472B">
        <w:rPr>
          <w:rFonts w:cstheme="minorHAnsi"/>
          <w:bCs/>
        </w:rPr>
        <w:t>Corr</w:t>
      </w:r>
      <w:proofErr w:type="spellEnd"/>
      <w:r w:rsidRPr="00AB472B">
        <w:rPr>
          <w:rFonts w:cstheme="minorHAnsi"/>
          <w:bCs/>
        </w:rPr>
        <w:t>, Spearman’s rho rank correlation coefficient.</w:t>
      </w:r>
    </w:p>
    <w:p w14:paraId="34D2B5C5" w14:textId="77777777" w:rsidR="00EA2626" w:rsidRPr="00AB472B" w:rsidRDefault="00EA2626" w:rsidP="00172234">
      <w:pPr>
        <w:rPr>
          <w:rFonts w:cstheme="minorHAnsi"/>
          <w:bCs/>
        </w:rPr>
      </w:pPr>
    </w:p>
    <w:p w14:paraId="55D8317E" w14:textId="20C2B258" w:rsidR="0033533A" w:rsidRPr="00AB472B" w:rsidRDefault="0033533A" w:rsidP="00172234">
      <w:pPr>
        <w:rPr>
          <w:rFonts w:cstheme="minorHAnsi"/>
          <w:bCs/>
        </w:rPr>
      </w:pPr>
    </w:p>
    <w:p w14:paraId="5D7D63D7" w14:textId="3CF19A3C" w:rsidR="00A25696" w:rsidRDefault="00A25696" w:rsidP="00172234">
      <w:pPr>
        <w:rPr>
          <w:rFonts w:cstheme="minorHAnsi"/>
          <w:bCs/>
        </w:rPr>
      </w:pPr>
    </w:p>
    <w:p w14:paraId="2BD03E9C" w14:textId="77777777" w:rsidR="00A25696" w:rsidRDefault="00A25696">
      <w:pPr>
        <w:rPr>
          <w:rFonts w:cstheme="minorHAnsi"/>
          <w:bCs/>
        </w:rPr>
      </w:pPr>
      <w:r>
        <w:rPr>
          <w:rFonts w:cstheme="minorHAnsi"/>
          <w:bCs/>
        </w:rPr>
        <w:br w:type="page"/>
      </w:r>
    </w:p>
    <w:p w14:paraId="3D1DFF6B" w14:textId="423E53F6" w:rsidR="00A25696" w:rsidRDefault="00AF5EB5" w:rsidP="00A25696">
      <w:pPr>
        <w:rPr>
          <w:rFonts w:cstheme="minorHAnsi"/>
        </w:rPr>
      </w:pPr>
      <w:commentRangeStart w:id="35"/>
      <w:commentRangeStart w:id="36"/>
      <w:commentRangeStart w:id="37"/>
      <w:r>
        <w:rPr>
          <w:rFonts w:cstheme="minorHAnsi"/>
        </w:rPr>
        <w:lastRenderedPageBreak/>
        <w:t>Supplementary</w:t>
      </w:r>
      <w:r w:rsidR="00A25696">
        <w:rPr>
          <w:rFonts w:cstheme="minorHAnsi"/>
        </w:rPr>
        <w:t xml:space="preserve"> </w:t>
      </w:r>
      <w:r w:rsidR="00A25696" w:rsidRPr="00AB472B">
        <w:rPr>
          <w:rFonts w:cstheme="minorHAnsi"/>
        </w:rPr>
        <w:t xml:space="preserve">Figure </w:t>
      </w:r>
      <w:r w:rsidR="00211071">
        <w:rPr>
          <w:rFonts w:cstheme="minorHAnsi"/>
        </w:rPr>
        <w:t>4</w:t>
      </w:r>
      <w:r w:rsidR="00A25696" w:rsidRPr="00AB472B">
        <w:rPr>
          <w:rFonts w:cstheme="minorHAnsi"/>
        </w:rPr>
        <w:t>.</w:t>
      </w:r>
      <w:r w:rsidR="00A25696">
        <w:rPr>
          <w:rFonts w:cstheme="minorHAnsi"/>
        </w:rPr>
        <w:t xml:space="preserve"> Discrimination of </w:t>
      </w:r>
      <w:r w:rsidR="00A25696" w:rsidRPr="00AB472B">
        <w:rPr>
          <w:rFonts w:cstheme="minorHAnsi"/>
        </w:rPr>
        <w:t xml:space="preserve">HIE with a range </w:t>
      </w:r>
      <w:r w:rsidR="007B2CBF">
        <w:rPr>
          <w:rFonts w:cstheme="minorHAnsi"/>
        </w:rPr>
        <w:t>of classifiers</w:t>
      </w:r>
      <w:commentRangeEnd w:id="35"/>
      <w:r w:rsidR="00A8567A">
        <w:rPr>
          <w:rStyle w:val="CommentReference"/>
        </w:rPr>
        <w:commentReference w:id="35"/>
      </w:r>
      <w:commentRangeEnd w:id="36"/>
      <w:r w:rsidR="008714C0">
        <w:rPr>
          <w:rStyle w:val="CommentReference"/>
        </w:rPr>
        <w:commentReference w:id="36"/>
      </w:r>
      <w:commentRangeEnd w:id="37"/>
      <w:r w:rsidR="008714C0">
        <w:rPr>
          <w:rStyle w:val="CommentReference"/>
        </w:rPr>
        <w:commentReference w:id="37"/>
      </w:r>
    </w:p>
    <w:p w14:paraId="42DC8902" w14:textId="76D9CDA1" w:rsidR="00A25696" w:rsidRDefault="00C674D4" w:rsidP="00A25696">
      <w:pPr>
        <w:rPr>
          <w:rFonts w:cstheme="minorHAnsi"/>
        </w:rPr>
      </w:pPr>
      <w:r>
        <w:rPr>
          <w:rFonts w:cstheme="minorHAnsi"/>
          <w:noProof/>
        </w:rPr>
        <w:drawing>
          <wp:inline distT="0" distB="0" distL="0" distR="0" wp14:anchorId="1CB28EAE" wp14:editId="01CD7641">
            <wp:extent cx="5731510" cy="57315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89519F6" w14:textId="414964F7" w:rsidR="00A25696" w:rsidRPr="00AB472B" w:rsidRDefault="00E256F1" w:rsidP="00A25696">
      <w:pPr>
        <w:rPr>
          <w:rFonts w:cstheme="minorHAnsi"/>
          <w:color w:val="FF0000"/>
        </w:rPr>
      </w:pPr>
      <w:r>
        <w:rPr>
          <w:rFonts w:cstheme="minorHAnsi"/>
        </w:rPr>
        <w:t>Features were selected using elastic net from the a</w:t>
      </w:r>
      <w:r w:rsidR="006B0C46" w:rsidRPr="00AB472B">
        <w:rPr>
          <w:rFonts w:cstheme="minorHAnsi"/>
        </w:rPr>
        <w:t xml:space="preserve">ntenatal and </w:t>
      </w:r>
      <w:proofErr w:type="spellStart"/>
      <w:r w:rsidR="006B0C46" w:rsidRPr="00AB472B">
        <w:rPr>
          <w:rFonts w:cstheme="minorHAnsi"/>
        </w:rPr>
        <w:t>fetal</w:t>
      </w:r>
      <w:proofErr w:type="spellEnd"/>
      <w:r w:rsidR="006B0C46" w:rsidRPr="00AB472B">
        <w:rPr>
          <w:rFonts w:cstheme="minorHAnsi"/>
        </w:rPr>
        <w:t xml:space="preserve"> growth dataset</w:t>
      </w:r>
      <w:r>
        <w:rPr>
          <w:rFonts w:cstheme="minorHAnsi"/>
        </w:rPr>
        <w:t xml:space="preserve">. </w:t>
      </w:r>
      <w:r w:rsidR="00A25696" w:rsidRPr="00AB472B">
        <w:rPr>
          <w:rFonts w:cstheme="minorHAnsi"/>
        </w:rPr>
        <w:t>AU</w:t>
      </w:r>
      <w:r w:rsidR="00A25696">
        <w:rPr>
          <w:rFonts w:cstheme="minorHAnsi"/>
        </w:rPr>
        <w:t>RO</w:t>
      </w:r>
      <w:r w:rsidR="00A25696" w:rsidRPr="00AB472B">
        <w:rPr>
          <w:rFonts w:cstheme="minorHAnsi"/>
        </w:rPr>
        <w:t xml:space="preserve">C, area under the </w:t>
      </w:r>
      <w:r w:rsidR="00A25696">
        <w:rPr>
          <w:rFonts w:cstheme="minorHAnsi"/>
        </w:rPr>
        <w:t xml:space="preserve">receiver-operator </w:t>
      </w:r>
      <w:r w:rsidR="00A25696" w:rsidRPr="00AB472B">
        <w:rPr>
          <w:rFonts w:cstheme="minorHAnsi"/>
        </w:rPr>
        <w:t>curve.</w:t>
      </w:r>
      <w:r w:rsidR="00A25696">
        <w:rPr>
          <w:rFonts w:cstheme="minorHAnsi"/>
        </w:rPr>
        <w:t xml:space="preserve"> LR, logistic regression. NB, naïve bayes. NN, neural network. RF, random forest.</w:t>
      </w:r>
    </w:p>
    <w:p w14:paraId="2CA10709" w14:textId="77777777" w:rsidR="00A83EE6" w:rsidRPr="00AB472B" w:rsidRDefault="00A83EE6" w:rsidP="00172234">
      <w:pPr>
        <w:rPr>
          <w:rFonts w:cstheme="minorHAnsi"/>
          <w:bCs/>
        </w:rPr>
      </w:pPr>
    </w:p>
    <w:sectPr w:rsidR="00A83EE6"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1-05-25T15:22:00Z" w:initials="ML">
    <w:p w14:paraId="5E953C91" w14:textId="513C8A4A" w:rsidR="00BE4A59" w:rsidRDefault="00BE4A59">
      <w:pPr>
        <w:pStyle w:val="CommentText"/>
      </w:pPr>
      <w:r>
        <w:rPr>
          <w:rStyle w:val="CommentReference"/>
        </w:rPr>
        <w:annotationRef/>
      </w:r>
      <w:proofErr w:type="spellStart"/>
      <w:r>
        <w:rPr>
          <w:rFonts w:ascii="Calibri" w:hAnsi="Calibri" w:cs="Calibri"/>
          <w:color w:val="201F1E"/>
          <w:sz w:val="22"/>
          <w:szCs w:val="22"/>
          <w:bdr w:val="none" w:sz="0" w:space="0" w:color="auto" w:frame="1"/>
        </w:rPr>
        <w:t>Xxxxxxxxxxxxxxxxxxx</w:t>
      </w:r>
      <w:proofErr w:type="spellEnd"/>
      <w:r>
        <w:rPr>
          <w:rFonts w:ascii="Calibri" w:hAnsi="Calibri" w:cs="Calibri"/>
          <w:color w:val="201F1E"/>
          <w:sz w:val="22"/>
          <w:szCs w:val="22"/>
          <w:bdr w:val="none" w:sz="0" w:space="0" w:color="auto" w:frame="1"/>
        </w:rPr>
        <w:t xml:space="preserve"> [the papers I have read that could be </w:t>
      </w:r>
      <w:proofErr w:type="spellStart"/>
      <w:r>
        <w:rPr>
          <w:rFonts w:ascii="Calibri" w:hAnsi="Calibri" w:cs="Calibri"/>
          <w:color w:val="201F1E"/>
          <w:sz w:val="22"/>
          <w:szCs w:val="22"/>
          <w:bdr w:val="none" w:sz="0" w:space="0" w:color="auto" w:frame="1"/>
        </w:rPr>
        <w:t>sumarised</w:t>
      </w:r>
      <w:proofErr w:type="spellEnd"/>
      <w:r>
        <w:rPr>
          <w:rFonts w:ascii="Calibri" w:hAnsi="Calibri" w:cs="Calibri"/>
          <w:color w:val="201F1E"/>
          <w:sz w:val="22"/>
          <w:szCs w:val="22"/>
          <w:bdr w:val="none" w:sz="0" w:space="0" w:color="auto" w:frame="1"/>
        </w:rPr>
        <w:t xml:space="preserve"> here are from </w:t>
      </w:r>
      <w:proofErr w:type="spellStart"/>
      <w:r>
        <w:rPr>
          <w:rFonts w:ascii="Calibri" w:hAnsi="Calibri" w:cs="Calibri"/>
          <w:color w:val="201F1E"/>
          <w:sz w:val="22"/>
          <w:szCs w:val="22"/>
          <w:bdr w:val="none" w:sz="0" w:space="0" w:color="auto" w:frame="1"/>
        </w:rPr>
        <w:t>ths</w:t>
      </w:r>
      <w:proofErr w:type="spellEnd"/>
      <w:r>
        <w:rPr>
          <w:rFonts w:ascii="Calibri" w:hAnsi="Calibri" w:cs="Calibri"/>
          <w:color w:val="201F1E"/>
          <w:sz w:val="22"/>
          <w:szCs w:val="22"/>
          <w:bdr w:val="none" w:sz="0" w:space="0" w:color="auto" w:frame="1"/>
        </w:rPr>
        <w:t xml:space="preserve">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xml:space="preserve"> is useful because (a) just published and has references to other similar papers is up to </w:t>
      </w:r>
      <w:proofErr w:type="spellStart"/>
      <w:r>
        <w:rPr>
          <w:rFonts w:ascii="Calibri" w:hAnsi="Calibri" w:cs="Calibri"/>
          <w:color w:val="201F1E"/>
          <w:sz w:val="22"/>
          <w:szCs w:val="22"/>
          <w:bdr w:val="none" w:sz="0" w:space="0" w:color="auto" w:frame="1"/>
        </w:rPr>
        <w:t>dateand</w:t>
      </w:r>
      <w:proofErr w:type="spellEnd"/>
      <w:r>
        <w:rPr>
          <w:rFonts w:ascii="Calibri" w:hAnsi="Calibri" w:cs="Calibri"/>
          <w:color w:val="201F1E"/>
          <w:sz w:val="22"/>
          <w:szCs w:val="22"/>
          <w:bdr w:val="none" w:sz="0" w:space="0" w:color="auto" w:frame="1"/>
        </w:rPr>
        <w:t xml:space="preserve"> (b) points out a key problem with this approach that of a feedback loop between ‘physician beliefs’ and outcome – which is relevant to perinatal prediction as described in this recent review - </w:t>
      </w:r>
      <w:hyperlink r:id="rId2" w:tgtFrame="_blank" w:history="1">
        <w:r>
          <w:rPr>
            <w:rStyle w:val="Hyperlink"/>
            <w:rFonts w:ascii="Calibri" w:hAnsi="Calibri" w:cs="Calibri"/>
            <w:sz w:val="22"/>
            <w:szCs w:val="22"/>
            <w:bdr w:val="none" w:sz="0" w:space="0" w:color="auto" w:frame="1"/>
          </w:rPr>
          <w:t>https://pubmed.ncbi.nlm.nih.gov/32894620/</w:t>
        </w:r>
      </w:hyperlink>
      <w:r>
        <w:rPr>
          <w:rFonts w:ascii="Calibri" w:hAnsi="Calibri" w:cs="Calibri"/>
          <w:color w:val="201F1E"/>
          <w:sz w:val="22"/>
          <w:szCs w:val="22"/>
          <w:bdr w:val="none" w:sz="0" w:space="0" w:color="auto" w:frame="1"/>
        </w:rPr>
        <w:t> - so this would need to be an important discussion point in the paper. </w:t>
      </w:r>
    </w:p>
  </w:comment>
  <w:comment w:id="2" w:author="Matt Lyon" w:date="2021-05-25T15:25:00Z" w:initials="ML">
    <w:p w14:paraId="0098C8A5" w14:textId="77777777" w:rsidR="00BE4A59" w:rsidRDefault="00BE4A59" w:rsidP="00BE4A59">
      <w:pPr>
        <w:shd w:val="clear" w:color="auto" w:fill="FFFFFF"/>
        <w:rPr>
          <w:rFonts w:cstheme="minorHAnsi"/>
          <w:b/>
          <w:bCs/>
          <w:lang w:val="en-US"/>
        </w:rPr>
      </w:pPr>
      <w:r>
        <w:rPr>
          <w:rStyle w:val="CommentReference"/>
        </w:rPr>
        <w:annotationRef/>
      </w:r>
      <w:r>
        <w:rPr>
          <w:rFonts w:ascii="Calibri" w:hAnsi="Calibri" w:cs="Calibri"/>
          <w:color w:val="201F1E"/>
          <w:sz w:val="22"/>
          <w:szCs w:val="22"/>
          <w:bdr w:val="none" w:sz="0" w:space="0" w:color="auto" w:frame="1"/>
        </w:rPr>
        <w:t xml:space="preserve">The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potential risk factors have never been looked at as predictors (as far as I can tell from literature search and if I have missed </w:t>
      </w:r>
      <w:proofErr w:type="gramStart"/>
      <w:r>
        <w:rPr>
          <w:rFonts w:ascii="Calibri" w:hAnsi="Calibri" w:cs="Calibri"/>
          <w:color w:val="201F1E"/>
          <w:sz w:val="22"/>
          <w:szCs w:val="22"/>
          <w:bdr w:val="none" w:sz="0" w:space="0" w:color="auto" w:frame="1"/>
        </w:rPr>
        <w:t>it</w:t>
      </w:r>
      <w:proofErr w:type="gramEnd"/>
      <w:r>
        <w:rPr>
          <w:rFonts w:ascii="Calibri" w:hAnsi="Calibri" w:cs="Calibri"/>
          <w:color w:val="201F1E"/>
          <w:sz w:val="22"/>
          <w:szCs w:val="22"/>
          <w:bdr w:val="none" w:sz="0" w:space="0" w:color="auto" w:frame="1"/>
        </w:rPr>
        <w:t xml:space="preserve"> you do not describe any), and to me that needs to be pointed out. On the other </w:t>
      </w:r>
      <w:proofErr w:type="gramStart"/>
      <w:r>
        <w:rPr>
          <w:rFonts w:ascii="Calibri" w:hAnsi="Calibri" w:cs="Calibri"/>
          <w:color w:val="201F1E"/>
          <w:sz w:val="22"/>
          <w:szCs w:val="22"/>
          <w:bdr w:val="none" w:sz="0" w:space="0" w:color="auto" w:frame="1"/>
        </w:rPr>
        <w:t>hand</w:t>
      </w:r>
      <w:proofErr w:type="gramEnd"/>
      <w:r>
        <w:rPr>
          <w:rFonts w:ascii="Calibri" w:hAnsi="Calibri" w:cs="Calibri"/>
          <w:color w:val="201F1E"/>
          <w:sz w:val="22"/>
          <w:szCs w:val="22"/>
          <w:bdr w:val="none" w:sz="0" w:space="0" w:color="auto" w:frame="1"/>
        </w:rPr>
        <w:t xml:space="preserve"> there are studies that have looked at various things as potential predictors (risk </w:t>
      </w:r>
      <w:proofErr w:type="spellStart"/>
      <w:r>
        <w:rPr>
          <w:rFonts w:ascii="Calibri" w:hAnsi="Calibri" w:cs="Calibri"/>
          <w:color w:val="201F1E"/>
          <w:sz w:val="22"/>
          <w:szCs w:val="22"/>
          <w:bdr w:val="none" w:sz="0" w:space="0" w:color="auto" w:frame="1"/>
        </w:rPr>
        <w:t>stratifiers</w:t>
      </w:r>
      <w:proofErr w:type="spellEnd"/>
      <w:r>
        <w:rPr>
          <w:rFonts w:ascii="Calibri" w:hAnsi="Calibri" w:cs="Calibri"/>
          <w:color w:val="201F1E"/>
          <w:sz w:val="22"/>
          <w:szCs w:val="22"/>
          <w:bdr w:val="none" w:sz="0" w:space="0" w:color="auto" w:frame="1"/>
        </w:rPr>
        <w:t xml:space="preserve">) for HIE which are not mentioned at all. </w:t>
      </w:r>
      <w:proofErr w:type="gramStart"/>
      <w:r>
        <w:rPr>
          <w:rFonts w:ascii="Calibri" w:hAnsi="Calibri" w:cs="Calibri"/>
          <w:color w:val="201F1E"/>
          <w:sz w:val="22"/>
          <w:szCs w:val="22"/>
          <w:bdr w:val="none" w:sz="0" w:space="0" w:color="auto" w:frame="1"/>
        </w:rPr>
        <w:t>So</w:t>
      </w:r>
      <w:proofErr w:type="gramEnd"/>
      <w:r>
        <w:rPr>
          <w:rFonts w:ascii="Calibri" w:hAnsi="Calibri" w:cs="Calibri"/>
          <w:color w:val="201F1E"/>
          <w:sz w:val="22"/>
          <w:szCs w:val="22"/>
          <w:bdr w:val="none" w:sz="0" w:space="0" w:color="auto" w:frame="1"/>
        </w:rPr>
        <w:t xml:space="preserve"> something here along the lines of – what you start with in relation to importance of HIE and then ‘Thirty-six (??? Correct) potential (independent) risk factors for HIE have been described in two papers by </w:t>
      </w:r>
      <w:proofErr w:type="spellStart"/>
      <w:r>
        <w:rPr>
          <w:rFonts w:ascii="Calibri" w:hAnsi="Calibri" w:cs="Calibri"/>
          <w:color w:val="201F1E"/>
          <w:sz w:val="22"/>
          <w:szCs w:val="22"/>
          <w:bdr w:val="none" w:sz="0" w:space="0" w:color="auto" w:frame="1"/>
        </w:rPr>
        <w:t>Bahdawi</w:t>
      </w:r>
      <w:proofErr w:type="spellEnd"/>
      <w:r>
        <w:rPr>
          <w:rFonts w:ascii="Calibri" w:hAnsi="Calibri" w:cs="Calibri"/>
          <w:color w:val="201F1E"/>
          <w:sz w:val="22"/>
          <w:szCs w:val="22"/>
          <w:bdr w:val="none" w:sz="0" w:space="0" w:color="auto" w:frame="1"/>
        </w:rPr>
        <w:t xml:space="preserve">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w:t>
      </w:r>
      <w:proofErr w:type="spellStart"/>
      <w:r>
        <w:rPr>
          <w:rFonts w:ascii="Calibri" w:hAnsi="Calibri" w:cs="Calibri"/>
          <w:color w:val="201F1E"/>
          <w:sz w:val="22"/>
          <w:szCs w:val="22"/>
          <w:bdr w:val="none" w:sz="0" w:space="0" w:color="auto" w:frame="1"/>
        </w:rPr>
        <w:t>fetal</w:t>
      </w:r>
      <w:proofErr w:type="spellEnd"/>
      <w:r>
        <w:rPr>
          <w:rFonts w:ascii="Calibri" w:hAnsi="Calibri" w:cs="Calibri"/>
          <w:color w:val="201F1E"/>
          <w:sz w:val="22"/>
          <w:szCs w:val="22"/>
          <w:bdr w:val="none" w:sz="0" w:space="0" w:color="auto" w:frame="1"/>
        </w:rPr>
        <w:t xml:space="preserve"> scan and biomarker studies have attempted to explore prediction accuracy, with these including between xx and </w:t>
      </w:r>
      <w:proofErr w:type="spellStart"/>
      <w:r>
        <w:rPr>
          <w:rFonts w:ascii="Calibri" w:hAnsi="Calibri" w:cs="Calibri"/>
          <w:color w:val="201F1E"/>
          <w:sz w:val="22"/>
          <w:szCs w:val="22"/>
          <w:bdr w:val="none" w:sz="0" w:space="0" w:color="auto" w:frame="1"/>
        </w:rPr>
        <w:t>yy</w:t>
      </w:r>
      <w:proofErr w:type="spellEnd"/>
      <w:r>
        <w:rPr>
          <w:rFonts w:ascii="Calibri" w:hAnsi="Calibri" w:cs="Calibri"/>
          <w:color w:val="201F1E"/>
          <w:sz w:val="22"/>
          <w:szCs w:val="22"/>
          <w:bdr w:val="none" w:sz="0" w:space="0" w:color="auto" w:frame="1"/>
        </w:rPr>
        <w:t xml:space="preserve"> HIE cases and not exploring internal or external validation.(refs – I did a quick search and there are a few of these so suggest you do a search and summarise these – including whether any do a comparison with any clinical ‘risk factor model’ &amp; if they do where the risk factors come from)</w:t>
      </w:r>
    </w:p>
    <w:p w14:paraId="0AE24D8B" w14:textId="00561ED3" w:rsidR="00BE4A59" w:rsidRDefault="00BE4A59">
      <w:pPr>
        <w:pStyle w:val="CommentText"/>
      </w:pPr>
    </w:p>
  </w:comment>
  <w:comment w:id="3" w:author="Deborah Lawlor" w:date="2021-03-30T10:30:00Z" w:initials="DL">
    <w:p w14:paraId="298170E4" w14:textId="77777777" w:rsidR="00F567C0" w:rsidRDefault="00F567C0">
      <w:pPr>
        <w:pStyle w:val="CommentText"/>
      </w:pPr>
      <w:r>
        <w:rPr>
          <w:rStyle w:val="CommentReference"/>
        </w:rPr>
        <w:annotationRef/>
      </w:r>
      <w:r>
        <w:t xml:space="preserve">NICE would likely be meaningless t many ML journal readers </w:t>
      </w:r>
      <w:proofErr w:type="gramStart"/>
      <w:r>
        <w:t>and also</w:t>
      </w:r>
      <w:proofErr w:type="gramEnd"/>
      <w:r>
        <w:t xml:space="preserve"> not appropriate for a </w:t>
      </w:r>
      <w:proofErr w:type="spellStart"/>
      <w:r>
        <w:t>clincal</w:t>
      </w:r>
      <w:proofErr w:type="spellEnd"/>
      <w:r>
        <w:t xml:space="preserve"> journal that we would want to be understandable to a global audience</w:t>
      </w:r>
    </w:p>
    <w:p w14:paraId="2B354087" w14:textId="77777777" w:rsidR="00F567C0" w:rsidRDefault="00F567C0">
      <w:pPr>
        <w:pStyle w:val="CommentText"/>
      </w:pPr>
    </w:p>
    <w:p w14:paraId="7393FFA6" w14:textId="50271BA5" w:rsidR="00F567C0" w:rsidRDefault="00F567C0">
      <w:pPr>
        <w:pStyle w:val="CommentText"/>
      </w:pPr>
      <w:r>
        <w:t>More generally all the journals / audiences we write for are international so not sure such a focus on UK only guidelines is appropriate</w:t>
      </w:r>
      <w:proofErr w:type="gramStart"/>
      <w:r>
        <w:t xml:space="preserve"> ..</w:t>
      </w:r>
      <w:proofErr w:type="gramEnd"/>
      <w:r>
        <w:t xml:space="preserve"> can we extend this to include other European and US guidelines and instead of quoting from NICE given a general statement</w:t>
      </w:r>
      <w:proofErr w:type="gramStart"/>
      <w:r>
        <w:t xml:space="preserve"> ..</w:t>
      </w:r>
      <w:proofErr w:type="gramEnd"/>
      <w:r>
        <w:t xml:space="preserve"> its highly likely that the guidance is similar across different HICs</w:t>
      </w:r>
    </w:p>
  </w:comment>
  <w:comment w:id="4" w:author="Deborah Lawlor" w:date="2021-04-07T19:20:00Z" w:initials="DL">
    <w:p w14:paraId="7C4933A2" w14:textId="6BC99A7A" w:rsidR="00F567C0" w:rsidRDefault="00F567C0">
      <w:pPr>
        <w:pStyle w:val="CommentText"/>
      </w:pPr>
      <w:r>
        <w:rPr>
          <w:rStyle w:val="CommentReference"/>
        </w:rPr>
        <w:annotationRef/>
      </w:r>
      <w:r>
        <w:t xml:space="preserve">Don’t want to add this to the quote if that is not the specific quote but I assume it is at least implicit that they mean accurate prediction (we cannot </w:t>
      </w:r>
      <w:proofErr w:type="spellStart"/>
      <w:r>
        <w:t>before hand</w:t>
      </w:r>
      <w:proofErr w:type="spellEnd"/>
      <w:r>
        <w:t xml:space="preserve"> definitively identify as will not know if HIE Is there until out</w:t>
      </w:r>
    </w:p>
  </w:comment>
  <w:comment w:id="5" w:author="Deborah Lawlor" w:date="2021-03-30T10:33:00Z" w:initials="DL">
    <w:p w14:paraId="0D06B12F" w14:textId="77777777" w:rsidR="00F567C0" w:rsidRDefault="00F567C0">
      <w:pPr>
        <w:pStyle w:val="CommentText"/>
      </w:pPr>
      <w:r>
        <w:rPr>
          <w:rStyle w:val="CommentReference"/>
        </w:rPr>
        <w:annotationRef/>
      </w:r>
      <w:r>
        <w:t>To me this is about causation not prediction &amp; how often it has been cited is not IMO relevant or appropriate in a paper</w:t>
      </w:r>
      <w:proofErr w:type="gramStart"/>
      <w:r>
        <w:t xml:space="preserve"> ..</w:t>
      </w:r>
      <w:proofErr w:type="gramEnd"/>
      <w:r>
        <w:t xml:space="preserve"> how often is it USED – is it recommended by any relevant guidelines – may be in in Australia?? More importantly what are the prediction metrics</w:t>
      </w:r>
    </w:p>
    <w:p w14:paraId="19EE6C35" w14:textId="77777777" w:rsidR="00F567C0" w:rsidRDefault="00F567C0">
      <w:pPr>
        <w:pStyle w:val="CommentText"/>
      </w:pPr>
    </w:p>
    <w:p w14:paraId="56B99FB2" w14:textId="77777777" w:rsidR="00F567C0" w:rsidRDefault="00F567C0">
      <w:pPr>
        <w:pStyle w:val="CommentText"/>
      </w:pPr>
      <w:r>
        <w:t xml:space="preserve">Risk factors = a word used to mean causality </w:t>
      </w:r>
    </w:p>
    <w:p w14:paraId="7626284B" w14:textId="77777777" w:rsidR="00F567C0" w:rsidRDefault="00F567C0">
      <w:pPr>
        <w:pStyle w:val="CommentText"/>
      </w:pPr>
      <w:r>
        <w:t>Causality not necessary for prediction (</w:t>
      </w:r>
      <w:proofErr w:type="gramStart"/>
      <w:r>
        <w:t>e.g.</w:t>
      </w:r>
      <w:proofErr w:type="gramEnd"/>
      <w:r>
        <w:t xml:space="preserve"> </w:t>
      </w:r>
      <w:proofErr w:type="spellStart"/>
      <w:r>
        <w:t>HDLc</w:t>
      </w:r>
      <w:proofErr w:type="spellEnd"/>
      <w:r>
        <w:t>, CRP good predictors of CHD but not risk factors)</w:t>
      </w:r>
    </w:p>
    <w:p w14:paraId="501C251E" w14:textId="77777777" w:rsidR="00F567C0" w:rsidRDefault="00F567C0">
      <w:pPr>
        <w:pStyle w:val="CommentText"/>
      </w:pPr>
    </w:p>
    <w:p w14:paraId="0851585D" w14:textId="77777777" w:rsidR="00F567C0" w:rsidRDefault="00F567C0">
      <w:pPr>
        <w:pStyle w:val="CommentText"/>
      </w:pPr>
      <w:r>
        <w:t>I think need to keep the paper focused on predication (not prognosis or causality)</w:t>
      </w:r>
    </w:p>
    <w:p w14:paraId="7746E291" w14:textId="77777777" w:rsidR="00F567C0" w:rsidRDefault="00F567C0">
      <w:pPr>
        <w:pStyle w:val="CommentText"/>
      </w:pPr>
      <w:r>
        <w:t xml:space="preserve">I have </w:t>
      </w:r>
      <w:proofErr w:type="spellStart"/>
      <w:r>
        <w:t>looed</w:t>
      </w:r>
      <w:proofErr w:type="spellEnd"/>
      <w:r>
        <w:t xml:space="preserve"> at the Badawi </w:t>
      </w:r>
      <w:proofErr w:type="gramStart"/>
      <w:r>
        <w:t>paper</w:t>
      </w:r>
      <w:proofErr w:type="gramEnd"/>
      <w:r>
        <w:t xml:space="preserve"> and it is about prediction and so would suggest this who section re-written along the lines of</w:t>
      </w:r>
    </w:p>
    <w:p w14:paraId="34E4505A" w14:textId="77777777" w:rsidR="00F567C0" w:rsidRDefault="00F567C0">
      <w:pPr>
        <w:pStyle w:val="CommentText"/>
      </w:pPr>
    </w:p>
    <w:p w14:paraId="45BA1A50" w14:textId="77777777" w:rsidR="00F567C0" w:rsidRDefault="00F567C0">
      <w:pPr>
        <w:pStyle w:val="CommentText"/>
      </w:pPr>
      <w:proofErr w:type="gramStart"/>
      <w:r>
        <w:t>Actually</w:t>
      </w:r>
      <w:proofErr w:type="gramEnd"/>
      <w:r>
        <w:t xml:space="preserve"> I cannot see any use of these in prediction – see </w:t>
      </w:r>
      <w:proofErr w:type="spellStart"/>
      <w:r>
        <w:t>emal</w:t>
      </w:r>
      <w:proofErr w:type="spellEnd"/>
    </w:p>
    <w:p w14:paraId="2D7A5E09" w14:textId="51B5570F" w:rsidR="00F567C0" w:rsidRDefault="00F567C0">
      <w:pPr>
        <w:pStyle w:val="CommentText"/>
      </w:pPr>
      <w:r>
        <w:t xml:space="preserve">Hence suggested edits </w:t>
      </w:r>
      <w:proofErr w:type="spellStart"/>
      <w:r>
        <w:t>hree</w:t>
      </w:r>
      <w:proofErr w:type="spellEnd"/>
    </w:p>
  </w:comment>
  <w:comment w:id="6" w:author="Deborah Lawlor" w:date="2021-04-07T19:30:00Z" w:initials="DL">
    <w:p w14:paraId="746995B7" w14:textId="7E5F1479" w:rsidR="00F567C0" w:rsidRDefault="00F567C0">
      <w:pPr>
        <w:pStyle w:val="CommentText"/>
      </w:pPr>
      <w:r>
        <w:rPr>
          <w:rStyle w:val="CommentReference"/>
        </w:rPr>
        <w:annotationRef/>
      </w:r>
      <w:r>
        <w:t xml:space="preserve">??? what on earth do you mean by this – selection bias cannot be determined from a cohort – it is relevant to specific questions you could say something about </w:t>
      </w:r>
      <w:proofErr w:type="spellStart"/>
      <w:r>
        <w:t>compleness</w:t>
      </w:r>
      <w:proofErr w:type="spellEnd"/>
      <w:r>
        <w:t xml:space="preserve"> and response </w:t>
      </w:r>
      <w:proofErr w:type="gramStart"/>
      <w:r>
        <w:t>e.g.</w:t>
      </w:r>
      <w:proofErr w:type="gramEnd"/>
      <w:r>
        <w:t xml:space="preserve"> of the 14 units invited to contribute data all did so and data was considered 99-100% complete across the </w:t>
      </w:r>
      <w:proofErr w:type="spellStart"/>
      <w:r>
        <w:t>uits</w:t>
      </w:r>
      <w:proofErr w:type="spellEnd"/>
      <w:r>
        <w:t xml:space="preserve"> (NB I am making this up – but my point is anyone who understands epi / stats will think this a nonsensible statement</w:t>
      </w:r>
    </w:p>
  </w:comment>
  <w:comment w:id="7"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 xml:space="preserve">The original model (Badawi 1998) was developed using the approach in blue below to select variables, which looks </w:t>
      </w:r>
      <w:proofErr w:type="gramStart"/>
      <w:r w:rsidRPr="00222E22">
        <w:rPr>
          <w:rFonts w:ascii="Calibri" w:eastAsia="Times New Roman" w:hAnsi="Calibri" w:cs="Calibri"/>
          <w:color w:val="201F1E"/>
          <w:sz w:val="22"/>
          <w:szCs w:val="22"/>
          <w:shd w:val="clear" w:color="auto" w:fill="FFFFFF"/>
          <w:lang w:eastAsia="en-GB"/>
        </w:rPr>
        <w:t>fairly time-consuming/laborious</w:t>
      </w:r>
      <w:proofErr w:type="gramEnd"/>
      <w:r w:rsidRPr="00222E22">
        <w:rPr>
          <w:rFonts w:ascii="Calibri" w:eastAsia="Times New Roman" w:hAnsi="Calibri" w:cs="Calibri"/>
          <w:color w:val="201F1E"/>
          <w:sz w:val="22"/>
          <w:szCs w:val="22"/>
          <w:shd w:val="clear" w:color="auto" w:fill="FFFFFF"/>
          <w:lang w:eastAsia="en-GB"/>
        </w:rPr>
        <w:t xml:space="preserve">, requires expert knowledge and would also need to be repeated for any new dataset, or if risk factors change over time. You can </w:t>
      </w:r>
      <w:proofErr w:type="gramStart"/>
      <w:r w:rsidRPr="00222E22">
        <w:rPr>
          <w:rFonts w:ascii="Calibri" w:eastAsia="Times New Roman" w:hAnsi="Calibri" w:cs="Calibri"/>
          <w:color w:val="201F1E"/>
          <w:sz w:val="22"/>
          <w:szCs w:val="22"/>
          <w:shd w:val="clear" w:color="auto" w:fill="FFFFFF"/>
          <w:lang w:eastAsia="en-GB"/>
        </w:rPr>
        <w:t>definitely argue</w:t>
      </w:r>
      <w:proofErr w:type="gramEnd"/>
      <w:r w:rsidRPr="00222E22">
        <w:rPr>
          <w:rFonts w:ascii="Calibri" w:eastAsia="Times New Roman" w:hAnsi="Calibri" w:cs="Calibri"/>
          <w:color w:val="201F1E"/>
          <w:sz w:val="22"/>
          <w:szCs w:val="22"/>
          <w:shd w:val="clear" w:color="auto" w:fill="FFFFFF"/>
          <w:lang w:eastAsia="en-GB"/>
        </w:rPr>
        <w:t xml:space="preserve"> that a completely automated variable selection approach carries certain risks, but that is where appropriate validation datasets come in.</w:t>
      </w:r>
    </w:p>
  </w:comment>
  <w:comment w:id="8" w:author="Deborah Lawlor" w:date="2021-04-13T11:14:00Z" w:initials="DL">
    <w:p w14:paraId="0CED5B51" w14:textId="77777777" w:rsidR="00F567C0" w:rsidRDefault="00F567C0">
      <w:pPr>
        <w:pStyle w:val="CommentText"/>
      </w:pPr>
      <w:r>
        <w:rPr>
          <w:rStyle w:val="CommentReference"/>
        </w:rPr>
        <w:annotationRef/>
      </w:r>
      <w:r>
        <w:t>You need for all of these to provide some information about how these outcomes were obtained and defined</w:t>
      </w:r>
    </w:p>
    <w:p w14:paraId="40DD4F63" w14:textId="7E92600F" w:rsidR="00F567C0" w:rsidRDefault="00F567C0">
      <w:pPr>
        <w:pStyle w:val="CommentText"/>
      </w:pPr>
      <w:r>
        <w:t>Even when using linked / available data like these the researcher has the responsibility to describe how the measures were obtained and defined</w:t>
      </w:r>
      <w:proofErr w:type="gramStart"/>
      <w:r>
        <w:t xml:space="preserve"> ..</w:t>
      </w:r>
      <w:proofErr w:type="gramEnd"/>
      <w:r>
        <w:t xml:space="preserve"> without that it is not possible to interpret the results</w:t>
      </w:r>
    </w:p>
  </w:comment>
  <w:comment w:id="9" w:author="Deborah Lawlor" w:date="2021-04-07T19:38:00Z" w:initials="DL">
    <w:p w14:paraId="4144892A" w14:textId="77777777" w:rsidR="00F567C0" w:rsidRDefault="00F567C0">
      <w:pPr>
        <w:pStyle w:val="CommentText"/>
      </w:pPr>
      <w:r>
        <w:rPr>
          <w:rStyle w:val="CommentReference"/>
        </w:rPr>
        <w:annotationRef/>
      </w:r>
      <w:r>
        <w:t>What was the rationale for this – wouldn’t it be better to just split randomly</w:t>
      </w:r>
    </w:p>
    <w:p w14:paraId="19969570" w14:textId="5201668C" w:rsidR="00F567C0" w:rsidRDefault="00F567C0">
      <w:pPr>
        <w:pStyle w:val="CommentText"/>
      </w:pPr>
      <w:r>
        <w:t xml:space="preserve">By splitting like this you are assuming that the predictors and prediction model does not differ in terms of prediction accuracy over time – </w:t>
      </w:r>
      <w:proofErr w:type="spellStart"/>
      <w:r>
        <w:t>its</w:t>
      </w:r>
      <w:proofErr w:type="spellEnd"/>
      <w:r>
        <w:t xml:space="preserve"> possible that would be true for discrimination but unlikely for calibration and could be untrue for discrimination so why enforce this assumption when taking a random split across the whole </w:t>
      </w:r>
      <w:proofErr w:type="gramStart"/>
      <w:r>
        <w:t>time period</w:t>
      </w:r>
      <w:proofErr w:type="gramEnd"/>
      <w:r>
        <w:t xml:space="preserve"> avoids it&gt;&gt;&gt;</w:t>
      </w:r>
    </w:p>
  </w:comment>
  <w:comment w:id="10" w:author="Deborah Lawlor" w:date="2021-04-07T19:41:00Z" w:initials="DL">
    <w:p w14:paraId="0A15BF11" w14:textId="09CA3789" w:rsidR="00F567C0" w:rsidRDefault="00F567C0">
      <w:pPr>
        <w:pStyle w:val="CommentText"/>
      </w:pPr>
      <w:r>
        <w:rPr>
          <w:rStyle w:val="CommentReference"/>
        </w:rPr>
        <w:annotationRef/>
      </w:r>
      <w:r>
        <w:t>I would call these potential and just use Badawi and those described earlier</w:t>
      </w:r>
    </w:p>
  </w:comment>
  <w:comment w:id="11" w:author="Deborah Lawlor" w:date="2021-04-07T19:42:00Z" w:initials="DL">
    <w:p w14:paraId="31626731" w14:textId="34BFD583" w:rsidR="00F567C0" w:rsidRDefault="00F567C0">
      <w:pPr>
        <w:pStyle w:val="CommentText"/>
      </w:pPr>
      <w:r>
        <w:rPr>
          <w:rStyle w:val="CommentReference"/>
        </w:rPr>
        <w:annotationRef/>
      </w:r>
      <w:r>
        <w:t>??? using what lambda ??? need to explain what the process is here in the training set</w:t>
      </w:r>
    </w:p>
  </w:comment>
  <w:comment w:id="12" w:author="Deborah Lawlor" w:date="2021-04-07T19:45:00Z" w:initials="DL">
    <w:p w14:paraId="05080FB6" w14:textId="31D11E94" w:rsidR="00F567C0" w:rsidRDefault="00F567C0">
      <w:pPr>
        <w:pStyle w:val="CommentText"/>
      </w:pPr>
      <w:r>
        <w:rPr>
          <w:rStyle w:val="CommentReference"/>
        </w:rPr>
        <w:annotationRef/>
      </w:r>
      <w:r>
        <w:t>???</w:t>
      </w:r>
      <w:r w:rsidR="00CA5FC7">
        <w:t xml:space="preserve"> correct</w:t>
      </w:r>
    </w:p>
  </w:comment>
  <w:comment w:id="13" w:author="Deborah Lawlor" w:date="2021-04-13T18:57:00Z" w:initials="DL">
    <w:p w14:paraId="3E8ED2EE" w14:textId="15D26EA7" w:rsidR="00CA5FC7" w:rsidRDefault="00CA5FC7">
      <w:pPr>
        <w:pStyle w:val="CommentText"/>
      </w:pPr>
      <w:r>
        <w:rPr>
          <w:rStyle w:val="CommentReference"/>
        </w:rPr>
        <w:annotationRef/>
      </w:r>
      <w:r>
        <w:t xml:space="preserve">See email – I don’t understand why you do the growth separately as that is not time dependent – ideally would want to stratify by gestational age points where there are antenatal assessments in clinical practice and then the antepartum </w:t>
      </w:r>
    </w:p>
  </w:comment>
  <w:comment w:id="14" w:author="Deborah Lawlor" w:date="2021-04-07T19:47:00Z" w:initials="DL">
    <w:p w14:paraId="466B3C69" w14:textId="4058F2A8" w:rsidR="00F567C0" w:rsidRDefault="00F567C0">
      <w:pPr>
        <w:pStyle w:val="CommentText"/>
      </w:pPr>
      <w:r>
        <w:rPr>
          <w:rStyle w:val="CommentReference"/>
        </w:rPr>
        <w:annotationRef/>
      </w:r>
      <w:r>
        <w:t>See earlier comment I am confused about what you are trying to do here &amp; why you think that the models you have from ML is unrelated to logistic regression</w:t>
      </w:r>
    </w:p>
  </w:comment>
  <w:comment w:id="15" w:author="Deborah Lawlor" w:date="2021-04-07T19:48:00Z" w:initials="DL">
    <w:p w14:paraId="04060095" w14:textId="2005E12D" w:rsidR="00F567C0" w:rsidRDefault="00F567C0">
      <w:pPr>
        <w:pStyle w:val="CommentText"/>
      </w:pPr>
      <w:r>
        <w:rPr>
          <w:rStyle w:val="CommentReference"/>
        </w:rPr>
        <w:annotationRef/>
      </w:r>
      <w:r>
        <w:t xml:space="preserve">I am struggling with the way the methods jump about </w:t>
      </w:r>
      <w:proofErr w:type="gramStart"/>
      <w:r>
        <w:t>e.g.</w:t>
      </w:r>
      <w:proofErr w:type="gramEnd"/>
      <w:r>
        <w:t xml:space="preserve"> this seems a repetition of earlier subheadings and I am not getting a clear methodological flow that is needed for a paper – i.e. so that someone else could read this paper &amp; go to the CPP data and do exactly the same as you have done here</w:t>
      </w:r>
    </w:p>
  </w:comment>
  <w:comment w:id="16" w:author="Deborah Lawlor" w:date="2021-04-07T19:48:00Z" w:initials="DL">
    <w:p w14:paraId="00F90B18" w14:textId="2340B254" w:rsidR="00F567C0" w:rsidRDefault="00F567C0">
      <w:pPr>
        <w:pStyle w:val="CommentText"/>
      </w:pPr>
      <w:r>
        <w:rPr>
          <w:rStyle w:val="CommentReference"/>
        </w:rPr>
        <w:annotationRef/>
      </w:r>
      <w:r>
        <w:t xml:space="preserve">Can we please use </w:t>
      </w:r>
      <w:proofErr w:type="gramStart"/>
      <w:r>
        <w:t>variables ..</w:t>
      </w:r>
      <w:proofErr w:type="gramEnd"/>
      <w:r>
        <w:t xml:space="preserve"> that is what these are</w:t>
      </w:r>
    </w:p>
  </w:comment>
  <w:comment w:id="17" w:author="Deborah Lawlor" w:date="2021-04-07T19:50:00Z" w:initials="DL">
    <w:p w14:paraId="3A20707A" w14:textId="77777777" w:rsidR="00F567C0" w:rsidRDefault="00F567C0">
      <w:pPr>
        <w:pStyle w:val="CommentText"/>
      </w:pPr>
      <w:r>
        <w:rPr>
          <w:rStyle w:val="CommentReference"/>
        </w:rPr>
        <w:annotationRef/>
      </w:r>
      <w:r>
        <w:t xml:space="preserve">Some of this </w:t>
      </w:r>
      <w:proofErr w:type="gramStart"/>
      <w:r>
        <w:t>e.g.</w:t>
      </w:r>
      <w:proofErr w:type="gramEnd"/>
      <w:r>
        <w:t xml:space="preserve"> number of variables and how missing data were dealt with I would have much higher up in description of data </w:t>
      </w:r>
    </w:p>
    <w:p w14:paraId="3D16F3BD" w14:textId="110265BC" w:rsidR="00F567C0" w:rsidRDefault="00F567C0">
      <w:pPr>
        <w:pStyle w:val="CommentText"/>
      </w:pPr>
      <w:proofErr w:type="gramStart"/>
      <w:r>
        <w:t>Also</w:t>
      </w:r>
      <w:proofErr w:type="gramEnd"/>
      <w:r>
        <w:t xml:space="preserve"> would be good to know N of variables in each of the 3 strata</w:t>
      </w:r>
    </w:p>
  </w:comment>
  <w:comment w:id="18" w:author="Deborah Lawlor" w:date="2021-04-07T19:51:00Z" w:initials="DL">
    <w:p w14:paraId="0BB7244D" w14:textId="68A7035B" w:rsidR="00F567C0" w:rsidRDefault="00F567C0">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9"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20" w:author="Deborah Lawlor" w:date="2021-04-13T19:05:00Z" w:initials="DL">
    <w:p w14:paraId="0633D37C" w14:textId="64E1306F" w:rsidR="00CA5FC7" w:rsidRDefault="00CA5FC7">
      <w:pPr>
        <w:pStyle w:val="CommentText"/>
      </w:pPr>
      <w:r>
        <w:rPr>
          <w:rStyle w:val="CommentReference"/>
        </w:rPr>
        <w:annotationRef/>
      </w:r>
      <w:r>
        <w:t>Data driven, machine learning, engineering – I would try to be consistent with terms</w:t>
      </w:r>
    </w:p>
  </w:comment>
  <w:comment w:id="21" w:author="Deborah Lawlor" w:date="2021-04-13T19:10:00Z" w:initials="DL">
    <w:p w14:paraId="527066E6" w14:textId="77777777" w:rsidR="00C13AA6" w:rsidRDefault="00C13AA6">
      <w:pPr>
        <w:pStyle w:val="CommentText"/>
      </w:pPr>
      <w:r>
        <w:rPr>
          <w:rStyle w:val="CommentReference"/>
        </w:rPr>
        <w:annotationRef/>
      </w:r>
      <w:r>
        <w:t>I would stick with similar</w:t>
      </w:r>
    </w:p>
    <w:p w14:paraId="3311B4B9" w14:textId="4DA138EF" w:rsidR="00C13AA6" w:rsidRDefault="00C13AA6">
      <w:pPr>
        <w:pStyle w:val="CommentText"/>
      </w:pPr>
      <w:r>
        <w:t>BUT I have stopped looking in detail now as I think this is now quite the paper I envisaged and to me this is not particularly novel … I genuinely predicted that we should just do elastic net/LASSO early on as I think theoretically and empirically what is seen in comparing the different methods is largely what we would expect</w:t>
      </w:r>
    </w:p>
  </w:comment>
  <w:comment w:id="22" w:author="Deborah Lawlor" w:date="2021-04-13T11:46:00Z" w:initials="DL">
    <w:p w14:paraId="55F62594" w14:textId="77777777" w:rsidR="00634273" w:rsidRDefault="00634273">
      <w:pPr>
        <w:pStyle w:val="CommentText"/>
      </w:pPr>
      <w:r>
        <w:rPr>
          <w:rStyle w:val="CommentReference"/>
        </w:rPr>
        <w:annotationRef/>
      </w:r>
      <w:r>
        <w:t xml:space="preserve">How much does this matter for prediction -what would be the implications of this or </w:t>
      </w:r>
      <w:proofErr w:type="spellStart"/>
      <w:proofErr w:type="gramStart"/>
      <w:r>
        <w:t>eg.</w:t>
      </w:r>
      <w:proofErr w:type="spellEnd"/>
      <w:proofErr w:type="gramEnd"/>
      <w:r>
        <w:t xml:space="preserve"> if it was MAR</w:t>
      </w:r>
    </w:p>
    <w:p w14:paraId="72F37B72" w14:textId="77777777" w:rsidR="00634273" w:rsidRDefault="00634273">
      <w:pPr>
        <w:pStyle w:val="CommentText"/>
      </w:pPr>
      <w:r>
        <w:t xml:space="preserve">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w:t>
      </w:r>
      <w:proofErr w:type="spellStart"/>
      <w:r>
        <w:t>eg.</w:t>
      </w:r>
      <w:proofErr w:type="spellEnd"/>
      <w:r>
        <w:t xml:space="preserve">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 xml:space="preserve">BUT my point is </w:t>
      </w:r>
      <w:proofErr w:type="gramStart"/>
      <w:r>
        <w:t>this feels</w:t>
      </w:r>
      <w:proofErr w:type="gramEnd"/>
      <w:r>
        <w:t xml:space="preserve"> like a ‘text book list of limitations’ without considering the specifics here in this study</w:t>
      </w:r>
    </w:p>
  </w:comment>
  <w:comment w:id="23"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24" w:author="Deborah Lawlor" w:date="2021-04-13T11:52:00Z" w:initials="DL">
    <w:p w14:paraId="6848D08C" w14:textId="77777777" w:rsidR="00634273" w:rsidRDefault="00634273">
      <w:pPr>
        <w:pStyle w:val="CommentText"/>
      </w:pPr>
      <w:r>
        <w:rPr>
          <w:rStyle w:val="CommentReference"/>
        </w:rPr>
        <w:annotationRef/>
      </w:r>
      <w:proofErr w:type="spellStart"/>
      <w:r>
        <w:t>Bedawi</w:t>
      </w:r>
      <w:proofErr w:type="spellEnd"/>
      <w:r>
        <w:t xml:space="preserve"> described then as risk factors and did not test predictive ability </w:t>
      </w:r>
    </w:p>
    <w:p w14:paraId="3C8B2C11" w14:textId="370FA5FF" w:rsidR="00634273" w:rsidRDefault="00634273">
      <w:pPr>
        <w:pStyle w:val="CommentText"/>
      </w:pPr>
      <w:r>
        <w:t xml:space="preserve">I think this can be made sense of – </w:t>
      </w:r>
      <w:proofErr w:type="spellStart"/>
      <w:r>
        <w:t>interms</w:t>
      </w:r>
      <w:proofErr w:type="spellEnd"/>
      <w:r>
        <w:t xml:space="preserve"> of looking at those factors alone BUT I do not think this is the key issue in relation to ‘age of the data’</w:t>
      </w:r>
    </w:p>
  </w:comment>
  <w:comment w:id="25"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w:t>
      </w:r>
      <w:proofErr w:type="gramStart"/>
      <w:r>
        <w:t>really nicely</w:t>
      </w:r>
      <w:proofErr w:type="gramEnd"/>
      <w:r>
        <w:t xml:space="preserve"> described in this paper </w:t>
      </w:r>
      <w:hyperlink r:id="rId3" w:history="1">
        <w:r w:rsidRPr="00F252BD">
          <w:rPr>
            <w:rStyle w:val="Hyperlink"/>
          </w:rPr>
          <w:t>https://www.nature.com/articles/s41746-021-00426-3</w:t>
        </w:r>
      </w:hyperlink>
      <w:r>
        <w:t xml:space="preserve"> of the predictors potentially largely reflecting </w:t>
      </w:r>
      <w:proofErr w:type="spellStart"/>
      <w:r>
        <w:t>clincal</w:t>
      </w:r>
      <w:proofErr w:type="spellEnd"/>
      <w:r>
        <w:t xml:space="preserve"> culture </w:t>
      </w:r>
    </w:p>
  </w:comment>
  <w:comment w:id="26" w:author="Deborah Lawlor" w:date="2021-04-13T11:54:00Z" w:initials="DL">
    <w:p w14:paraId="340BAD82" w14:textId="77777777" w:rsidR="00634273" w:rsidRDefault="00634273">
      <w:pPr>
        <w:pStyle w:val="CommentText"/>
      </w:pPr>
      <w:r>
        <w:rPr>
          <w:rStyle w:val="CommentReference"/>
        </w:rPr>
        <w:annotationRef/>
      </w:r>
      <w:r>
        <w:t xml:space="preserve">BUT if </w:t>
      </w:r>
      <w:proofErr w:type="gramStart"/>
      <w:r>
        <w:t>ultimately</w:t>
      </w:r>
      <w:proofErr w:type="gramEnd"/>
      <w:r>
        <w:t xml:space="preserve"> we want to be able to use this in </w:t>
      </w:r>
      <w:proofErr w:type="spellStart"/>
      <w:r>
        <w:t>clincical</w:t>
      </w:r>
      <w:proofErr w:type="spellEnd"/>
      <w:r>
        <w:t xml:space="preserve">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w:t>
      </w:r>
      <w:proofErr w:type="gramStart"/>
      <w:r>
        <w:t xml:space="preserve"> ..</w:t>
      </w:r>
      <w:proofErr w:type="gramEnd"/>
      <w:r>
        <w:t xml:space="preserve"> see email</w:t>
      </w:r>
    </w:p>
    <w:p w14:paraId="531DA8C8" w14:textId="77777777" w:rsidR="00634273" w:rsidRDefault="00634273">
      <w:pPr>
        <w:pStyle w:val="CommentText"/>
      </w:pPr>
      <w:r>
        <w:t xml:space="preserve">&amp; I think if we were to go back to that (to me something that would then be </w:t>
      </w:r>
      <w:proofErr w:type="spellStart"/>
      <w:r>
        <w:t>nvoel</w:t>
      </w:r>
      <w:proofErr w:type="spellEnd"/>
      <w:r>
        <w:t>)</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 xml:space="preserve">How do we get over the issue of predictors being driven by the clinical culture ?? – see email and above – possibly doing it in lots of different datasets with different clinical cultures and practice that might derive a set of predictors and a way of combining them that is </w:t>
      </w:r>
      <w:proofErr w:type="spellStart"/>
      <w:r>
        <w:t>reasonabley</w:t>
      </w:r>
      <w:proofErr w:type="spellEnd"/>
      <w:r>
        <w:t xml:space="preserve"> transportable / generalisable??</w:t>
      </w:r>
    </w:p>
  </w:comment>
  <w:comment w:id="27" w:author="Deborah Lawlor" w:date="2021-04-13T16:19:00Z" w:initials="DL">
    <w:p w14:paraId="2157D84F" w14:textId="70B9E1DC" w:rsidR="005D1568" w:rsidRDefault="005D1568">
      <w:pPr>
        <w:pStyle w:val="CommentText"/>
      </w:pPr>
      <w:r>
        <w:rPr>
          <w:rStyle w:val="CommentReference"/>
        </w:rPr>
        <w:annotationRef/>
      </w:r>
      <w:proofErr w:type="spellStart"/>
      <w:r>
        <w:t>Its</w:t>
      </w:r>
      <w:proofErr w:type="spellEnd"/>
      <w:r>
        <w:t xml:space="preserve"> not really the p-value that matters is it the metric you are using for accuracy – so here AUROC – </w:t>
      </w:r>
      <w:proofErr w:type="spellStart"/>
      <w:r>
        <w:t>its</w:t>
      </w:r>
      <w:proofErr w:type="spellEnd"/>
      <w:r>
        <w:t xml:space="preserve"> very easy to get small p-values for a difference in that – particularly with large data but is the magnitude of difference clinically important?</w:t>
      </w:r>
    </w:p>
  </w:comment>
  <w:comment w:id="28"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29"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30" w:author="Matt Lyon" w:date="2022-01-19T16:22:00Z" w:initials="ML">
    <w:p w14:paraId="7D8F3C2F" w14:textId="7D951B4E" w:rsidR="00B350B3" w:rsidRDefault="00B350B3">
      <w:pPr>
        <w:pStyle w:val="CommentText"/>
      </w:pPr>
      <w:r>
        <w:rPr>
          <w:rStyle w:val="CommentReference"/>
        </w:rPr>
        <w:annotationRef/>
      </w:r>
      <w:r>
        <w:t xml:space="preserve">@David – please do a new split (random) and update the per-sample </w:t>
      </w:r>
      <w:r w:rsidR="00EF59EB">
        <w:t xml:space="preserve">HIE </w:t>
      </w:r>
      <w:r>
        <w:t>probabilities</w:t>
      </w:r>
      <w:r w:rsidR="00EF59EB">
        <w:t xml:space="preserve"> using Badawi et al</w:t>
      </w:r>
    </w:p>
  </w:comment>
  <w:comment w:id="31" w:author="Matt Lyon" w:date="2022-01-20T09:44:00Z" w:initials="ML">
    <w:p w14:paraId="2995E6B1" w14:textId="40BC4EED" w:rsidR="0001057C" w:rsidRPr="0001057C" w:rsidRDefault="00F324F3">
      <w:pPr>
        <w:pStyle w:val="CommentText"/>
        <w:rPr>
          <w:sz w:val="16"/>
          <w:szCs w:val="16"/>
        </w:rPr>
      </w:pPr>
      <w:r>
        <w:rPr>
          <w:rStyle w:val="CommentReference"/>
        </w:rPr>
        <w:annotationRef/>
      </w:r>
      <w:r w:rsidR="0001057C">
        <w:rPr>
          <w:rStyle w:val="CommentReference"/>
        </w:rPr>
        <w:t xml:space="preserve">Update features </w:t>
      </w:r>
      <w:proofErr w:type="gramStart"/>
      <w:r w:rsidR="0001057C">
        <w:rPr>
          <w:rStyle w:val="CommentReference"/>
        </w:rPr>
        <w:t>to:</w:t>
      </w:r>
      <w:proofErr w:type="gramEnd"/>
      <w:r w:rsidR="0001057C">
        <w:rPr>
          <w:rStyle w:val="CommentReference"/>
        </w:rPr>
        <w:t xml:space="preserve"> antenatal, antenatal and intrapartum, antenatal and intrapartum and growth </w:t>
      </w:r>
    </w:p>
  </w:comment>
  <w:comment w:id="32" w:author="Matt Lyon" w:date="2022-01-20T09:44:00Z" w:initials="ML">
    <w:p w14:paraId="582773E8" w14:textId="76390A3F" w:rsidR="00F324F3" w:rsidRDefault="00F324F3">
      <w:pPr>
        <w:pStyle w:val="CommentText"/>
      </w:pPr>
      <w:r>
        <w:rPr>
          <w:rStyle w:val="CommentReference"/>
        </w:rPr>
        <w:annotationRef/>
      </w:r>
      <w:r w:rsidR="0001057C" w:rsidRPr="0001057C">
        <w:rPr>
          <w:rStyle w:val="CommentReference"/>
        </w:rPr>
        <w:t xml:space="preserve"> </w:t>
      </w:r>
      <w:r w:rsidR="0001057C">
        <w:rPr>
          <w:rStyle w:val="CommentReference"/>
        </w:rPr>
        <w:t xml:space="preserve">Update features </w:t>
      </w:r>
      <w:proofErr w:type="gramStart"/>
      <w:r w:rsidR="0001057C">
        <w:rPr>
          <w:rStyle w:val="CommentReference"/>
        </w:rPr>
        <w:t>to:</w:t>
      </w:r>
      <w:proofErr w:type="gramEnd"/>
      <w:r w:rsidR="0001057C">
        <w:rPr>
          <w:rStyle w:val="CommentReference"/>
        </w:rPr>
        <w:t xml:space="preserve"> antenatal, antenatal and intrapartum, antenatal and intrapartum and growth</w:t>
      </w:r>
    </w:p>
  </w:comment>
  <w:comment w:id="33" w:author="Matt Lyon" w:date="2022-01-20T11:17:00Z" w:initials="ML">
    <w:p w14:paraId="165C4D60" w14:textId="10EECA32" w:rsidR="00A053CD" w:rsidRDefault="00A053CD">
      <w:pPr>
        <w:pStyle w:val="CommentText"/>
      </w:pPr>
      <w:r>
        <w:rPr>
          <w:rStyle w:val="CommentReference"/>
        </w:rPr>
        <w:annotationRef/>
      </w:r>
      <w:r>
        <w:t xml:space="preserve">Badawi is best using the same n of predictors so there is still benefit in clinical approach. Adding </w:t>
      </w:r>
      <w:r w:rsidR="00A8567A">
        <w:t xml:space="preserve">extra features does improve </w:t>
      </w:r>
    </w:p>
  </w:comment>
  <w:comment w:id="34" w:author="Matt Lyon" w:date="2022-01-19T16:54:00Z" w:initials="ML">
    <w:p w14:paraId="153AF34F" w14:textId="27DB29DF" w:rsidR="004568BB" w:rsidRDefault="004568BB">
      <w:pPr>
        <w:pStyle w:val="CommentText"/>
      </w:pPr>
      <w:r>
        <w:rPr>
          <w:rStyle w:val="CommentReference"/>
        </w:rPr>
        <w:annotationRef/>
      </w:r>
      <w:r>
        <w:t>Include list of features for automated model development in supplementary</w:t>
      </w:r>
    </w:p>
  </w:comment>
  <w:comment w:id="35" w:author="Matt Lyon" w:date="2022-01-20T11:20:00Z" w:initials="ML">
    <w:p w14:paraId="33CF9417" w14:textId="43BED691" w:rsidR="00A8567A" w:rsidRDefault="00A8567A">
      <w:pPr>
        <w:pStyle w:val="CommentText"/>
      </w:pPr>
      <w:r>
        <w:rPr>
          <w:rStyle w:val="CommentReference"/>
        </w:rPr>
        <w:annotationRef/>
      </w:r>
      <w:r>
        <w:t xml:space="preserve">ML approaches does not add benefit but can be a good strategy in combination with LR. Automation enables up-to-date risk prediction. No benefit in terms of performance. </w:t>
      </w:r>
    </w:p>
  </w:comment>
  <w:comment w:id="36" w:author="Matt Lyon" w:date="2022-01-20T11:25:00Z" w:initials="ML">
    <w:p w14:paraId="2FC699EE" w14:textId="6896E0BA" w:rsidR="008714C0" w:rsidRDefault="008714C0">
      <w:pPr>
        <w:pStyle w:val="CommentText"/>
      </w:pPr>
      <w:r>
        <w:rPr>
          <w:rStyle w:val="CommentReference"/>
        </w:rPr>
        <w:annotationRef/>
      </w:r>
      <w:r>
        <w:t xml:space="preserve">Clear messages = mL implementation and HIE analysis. Clinical </w:t>
      </w:r>
      <w:proofErr w:type="spellStart"/>
      <w:r>
        <w:t>pred</w:t>
      </w:r>
      <w:proofErr w:type="spellEnd"/>
      <w:r>
        <w:t xml:space="preserve"> &amp; HIE </w:t>
      </w:r>
    </w:p>
  </w:comment>
  <w:comment w:id="37" w:author="Matt Lyon" w:date="2022-01-20T11:27:00Z" w:initials="ML">
    <w:p w14:paraId="7F38320F" w14:textId="7FB34238" w:rsidR="008714C0" w:rsidRDefault="008714C0">
      <w:pPr>
        <w:pStyle w:val="CommentText"/>
      </w:pPr>
      <w:r>
        <w:rPr>
          <w:rStyle w:val="CommentReference"/>
        </w:rPr>
        <w:annotationRef/>
      </w:r>
      <w:r>
        <w:t xml:space="preserve">As new variables are collected </w:t>
      </w:r>
      <w:proofErr w:type="gramStart"/>
      <w:r>
        <w:t>do</w:t>
      </w:r>
      <w:proofErr w:type="gramEnd"/>
      <w:r>
        <w:t xml:space="preserve"> we add in or wait for expe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5E953C91" w15:done="0"/>
  <w15:commentEx w15:paraId="0AE24D8B" w15:done="0"/>
  <w15:commentEx w15:paraId="7393FFA6" w15:done="0"/>
  <w15:commentEx w15:paraId="7C4933A2" w15:done="0"/>
  <w15:commentEx w15:paraId="2D7A5E09" w15:done="0"/>
  <w15:commentEx w15:paraId="746995B7" w15:done="0"/>
  <w15:commentEx w15:paraId="1486F401" w15:done="0"/>
  <w15:commentEx w15:paraId="40DD4F63" w15:done="0"/>
  <w15:commentEx w15:paraId="19969570" w15:done="0"/>
  <w15:commentEx w15:paraId="0A15BF11" w15:done="0"/>
  <w15:commentEx w15:paraId="31626731" w15:done="0"/>
  <w15:commentEx w15:paraId="05080FB6" w15:done="0"/>
  <w15:commentEx w15:paraId="3E8ED2EE" w15:done="0"/>
  <w15:commentEx w15:paraId="466B3C69" w15:done="0"/>
  <w15:commentEx w15:paraId="04060095" w15:done="0"/>
  <w15:commentEx w15:paraId="00F90B18" w15:done="0"/>
  <w15:commentEx w15:paraId="3D16F3BD" w15:done="0"/>
  <w15:commentEx w15:paraId="0BB7244D" w15:done="0"/>
  <w15:commentEx w15:paraId="454D9109" w15:done="0"/>
  <w15:commentEx w15:paraId="0633D37C" w15:done="0"/>
  <w15:commentEx w15:paraId="3311B4B9"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7D8F3C2F" w15:done="0"/>
  <w15:commentEx w15:paraId="2995E6B1" w15:done="0"/>
  <w15:commentEx w15:paraId="582773E8" w15:done="0"/>
  <w15:commentEx w15:paraId="165C4D60" w15:done="0"/>
  <w15:commentEx w15:paraId="153AF34F" w15:done="0"/>
  <w15:commentEx w15:paraId="33CF9417" w15:done="0"/>
  <w15:commentEx w15:paraId="2FC699EE" w15:done="0"/>
  <w15:commentEx w15:paraId="7F3832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45794CA" w16cex:dateUtc="2021-05-25T14:22:00Z"/>
  <w16cex:commentExtensible w16cex:durableId="2457957E" w16cex:dateUtc="2021-05-25T14:25:00Z"/>
  <w16cex:commentExtensible w16cex:durableId="240D7C59" w16cex:dateUtc="2021-03-30T09:30:00Z"/>
  <w16cex:commentExtensible w16cex:durableId="24188461" w16cex:dateUtc="2021-04-07T18:20:00Z"/>
  <w16cex:commentExtensible w16cex:durableId="240D7CF2" w16cex:dateUtc="2021-03-30T09:33:00Z"/>
  <w16cex:commentExtensible w16cex:durableId="241886C9" w16cex:dateUtc="2021-04-07T18:30:00Z"/>
  <w16cex:commentExtensible w16cex:durableId="2458D572" w16cex:dateUtc="2021-05-26T13:10:00Z"/>
  <w16cex:commentExtensible w16cex:durableId="241FFB87" w16cex:dateUtc="2021-04-13T10:14:00Z"/>
  <w16cex:commentExtensible w16cex:durableId="241888C9" w16cex:dateUtc="2021-04-07T18:38:00Z"/>
  <w16cex:commentExtensible w16cex:durableId="24188980" w16cex:dateUtc="2021-04-07T18:41:00Z"/>
  <w16cex:commentExtensible w16cex:durableId="241889B7" w16cex:dateUtc="2021-04-07T18:42:00Z"/>
  <w16cex:commentExtensible w16cex:durableId="24188A49" w16cex:dateUtc="2021-04-07T18:45:00Z"/>
  <w16cex:commentExtensible w16cex:durableId="2420681F" w16cex:dateUtc="2021-04-13T17:57:00Z"/>
  <w16cex:commentExtensible w16cex:durableId="24188AC8" w16cex:dateUtc="2021-04-07T18:47:00Z"/>
  <w16cex:commentExtensible w16cex:durableId="24188B13" w16cex:dateUtc="2021-04-07T18:48:00Z"/>
  <w16cex:commentExtensible w16cex:durableId="24188AFF" w16cex:dateUtc="2021-04-07T18:48:00Z"/>
  <w16cex:commentExtensible w16cex:durableId="24188B81" w16cex:dateUtc="2021-04-07T18:50:00Z"/>
  <w16cex:commentExtensible w16cex:durableId="24188BCC" w16cex:dateUtc="2021-04-07T18:51:00Z"/>
  <w16cex:commentExtensible w16cex:durableId="24206922" w16cex:dateUtc="2021-04-13T18:01:00Z"/>
  <w16cex:commentExtensible w16cex:durableId="242069F8" w16cex:dateUtc="2021-04-13T18:05:00Z"/>
  <w16cex:commentExtensible w16cex:durableId="24206B17" w16cex:dateUtc="2021-04-13T18:10: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592B960" w16cex:dateUtc="2022-01-19T16:22:00Z"/>
  <w16cex:commentExtensible w16cex:durableId="2593AD8D" w16cex:dateUtc="2022-01-20T09:44:00Z"/>
  <w16cex:commentExtensible w16cex:durableId="2593AD85" w16cex:dateUtc="2022-01-20T09:44:00Z"/>
  <w16cex:commentExtensible w16cex:durableId="2593C33F" w16cex:dateUtc="2022-01-20T11:17:00Z"/>
  <w16cex:commentExtensible w16cex:durableId="2592C0E0" w16cex:dateUtc="2022-01-19T16:54:00Z"/>
  <w16cex:commentExtensible w16cex:durableId="2593C40A" w16cex:dateUtc="2022-01-20T11:20:00Z"/>
  <w16cex:commentExtensible w16cex:durableId="2593C536" w16cex:dateUtc="2022-01-20T11:25:00Z"/>
  <w16cex:commentExtensible w16cex:durableId="2593C5A6" w16cex:dateUtc="2022-01-20T1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5E953C91" w16cid:durableId="245794CA"/>
  <w16cid:commentId w16cid:paraId="0AE24D8B" w16cid:durableId="2457957E"/>
  <w16cid:commentId w16cid:paraId="7393FFA6" w16cid:durableId="240D7C59"/>
  <w16cid:commentId w16cid:paraId="7C4933A2" w16cid:durableId="24188461"/>
  <w16cid:commentId w16cid:paraId="2D7A5E09" w16cid:durableId="240D7CF2"/>
  <w16cid:commentId w16cid:paraId="746995B7" w16cid:durableId="241886C9"/>
  <w16cid:commentId w16cid:paraId="1486F401" w16cid:durableId="2458D572"/>
  <w16cid:commentId w16cid:paraId="40DD4F63" w16cid:durableId="241FFB87"/>
  <w16cid:commentId w16cid:paraId="19969570" w16cid:durableId="241888C9"/>
  <w16cid:commentId w16cid:paraId="0A15BF11" w16cid:durableId="24188980"/>
  <w16cid:commentId w16cid:paraId="31626731" w16cid:durableId="241889B7"/>
  <w16cid:commentId w16cid:paraId="05080FB6" w16cid:durableId="24188A49"/>
  <w16cid:commentId w16cid:paraId="3E8ED2EE" w16cid:durableId="2420681F"/>
  <w16cid:commentId w16cid:paraId="466B3C69" w16cid:durableId="24188AC8"/>
  <w16cid:commentId w16cid:paraId="04060095" w16cid:durableId="24188B13"/>
  <w16cid:commentId w16cid:paraId="00F90B18" w16cid:durableId="24188AFF"/>
  <w16cid:commentId w16cid:paraId="3D16F3BD" w16cid:durableId="24188B81"/>
  <w16cid:commentId w16cid:paraId="0BB7244D" w16cid:durableId="24188BCC"/>
  <w16cid:commentId w16cid:paraId="454D9109" w16cid:durableId="24206922"/>
  <w16cid:commentId w16cid:paraId="0633D37C" w16cid:durableId="242069F8"/>
  <w16cid:commentId w16cid:paraId="3311B4B9" w16cid:durableId="24206B17"/>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7D8F3C2F" w16cid:durableId="2592B960"/>
  <w16cid:commentId w16cid:paraId="2995E6B1" w16cid:durableId="2593AD8D"/>
  <w16cid:commentId w16cid:paraId="582773E8" w16cid:durableId="2593AD85"/>
  <w16cid:commentId w16cid:paraId="165C4D60" w16cid:durableId="2593C33F"/>
  <w16cid:commentId w16cid:paraId="153AF34F" w16cid:durableId="2592C0E0"/>
  <w16cid:commentId w16cid:paraId="33CF9417" w16cid:durableId="2593C40A"/>
  <w16cid:commentId w16cid:paraId="2FC699EE" w16cid:durableId="2593C536"/>
  <w16cid:commentId w16cid:paraId="7F38320F" w16cid:durableId="2593C5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85A68" w14:textId="77777777" w:rsidR="001636A3" w:rsidRDefault="001636A3" w:rsidP="006B32F3">
      <w:r>
        <w:separator/>
      </w:r>
    </w:p>
  </w:endnote>
  <w:endnote w:type="continuationSeparator" w:id="0">
    <w:p w14:paraId="3D1578FE" w14:textId="77777777" w:rsidR="001636A3" w:rsidRDefault="001636A3"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E0DAC" w14:textId="77777777" w:rsidR="001636A3" w:rsidRDefault="001636A3" w:rsidP="006B32F3">
      <w:r>
        <w:separator/>
      </w:r>
    </w:p>
  </w:footnote>
  <w:footnote w:type="continuationSeparator" w:id="0">
    <w:p w14:paraId="789591A6" w14:textId="77777777" w:rsidR="001636A3" w:rsidRDefault="001636A3"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2"/>
  </w:num>
  <w:num w:numId="4">
    <w:abstractNumId w:val="4"/>
  </w:num>
  <w:num w:numId="5">
    <w:abstractNumId w:val="14"/>
  </w:num>
  <w:num w:numId="6">
    <w:abstractNumId w:val="3"/>
  </w:num>
  <w:num w:numId="7">
    <w:abstractNumId w:val="0"/>
  </w:num>
  <w:num w:numId="8">
    <w:abstractNumId w:val="5"/>
  </w:num>
  <w:num w:numId="9">
    <w:abstractNumId w:val="12"/>
  </w:num>
  <w:num w:numId="10">
    <w:abstractNumId w:val="10"/>
  </w:num>
  <w:num w:numId="11">
    <w:abstractNumId w:val="9"/>
  </w:num>
  <w:num w:numId="12">
    <w:abstractNumId w:val="11"/>
  </w:num>
  <w:num w:numId="13">
    <w:abstractNumId w:val="7"/>
  </w:num>
  <w:num w:numId="14">
    <w:abstractNumId w:val="1"/>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632E"/>
    <w:rsid w:val="00007FDC"/>
    <w:rsid w:val="00007FE6"/>
    <w:rsid w:val="0001057C"/>
    <w:rsid w:val="00010B8B"/>
    <w:rsid w:val="00011CEB"/>
    <w:rsid w:val="00012616"/>
    <w:rsid w:val="00013C1F"/>
    <w:rsid w:val="000160E7"/>
    <w:rsid w:val="00017729"/>
    <w:rsid w:val="00023DB6"/>
    <w:rsid w:val="00026B55"/>
    <w:rsid w:val="0002729B"/>
    <w:rsid w:val="00033649"/>
    <w:rsid w:val="00044DBB"/>
    <w:rsid w:val="0004551D"/>
    <w:rsid w:val="00045EA3"/>
    <w:rsid w:val="0004753E"/>
    <w:rsid w:val="00047BAD"/>
    <w:rsid w:val="00050E64"/>
    <w:rsid w:val="00051161"/>
    <w:rsid w:val="000523CA"/>
    <w:rsid w:val="00055729"/>
    <w:rsid w:val="00056A6F"/>
    <w:rsid w:val="00056BBD"/>
    <w:rsid w:val="00057F25"/>
    <w:rsid w:val="00060626"/>
    <w:rsid w:val="00062385"/>
    <w:rsid w:val="0006354B"/>
    <w:rsid w:val="00063FAB"/>
    <w:rsid w:val="00066399"/>
    <w:rsid w:val="00066739"/>
    <w:rsid w:val="000669B8"/>
    <w:rsid w:val="00070E8B"/>
    <w:rsid w:val="000711C1"/>
    <w:rsid w:val="000719C8"/>
    <w:rsid w:val="00071E2D"/>
    <w:rsid w:val="00071E6A"/>
    <w:rsid w:val="00074315"/>
    <w:rsid w:val="0007448A"/>
    <w:rsid w:val="000760FE"/>
    <w:rsid w:val="00076DB8"/>
    <w:rsid w:val="00080F23"/>
    <w:rsid w:val="000831D5"/>
    <w:rsid w:val="00086C5E"/>
    <w:rsid w:val="00087EAC"/>
    <w:rsid w:val="00090E50"/>
    <w:rsid w:val="0009136E"/>
    <w:rsid w:val="00092982"/>
    <w:rsid w:val="00092B67"/>
    <w:rsid w:val="00093E29"/>
    <w:rsid w:val="00094F52"/>
    <w:rsid w:val="00095711"/>
    <w:rsid w:val="00096A82"/>
    <w:rsid w:val="00096C25"/>
    <w:rsid w:val="000A0222"/>
    <w:rsid w:val="000A1C6E"/>
    <w:rsid w:val="000A1E1A"/>
    <w:rsid w:val="000A2BD1"/>
    <w:rsid w:val="000A4C53"/>
    <w:rsid w:val="000A56D1"/>
    <w:rsid w:val="000A653D"/>
    <w:rsid w:val="000A6FE0"/>
    <w:rsid w:val="000B1D17"/>
    <w:rsid w:val="000B1E55"/>
    <w:rsid w:val="000B1E8A"/>
    <w:rsid w:val="000B28BA"/>
    <w:rsid w:val="000B45CC"/>
    <w:rsid w:val="000B5BEA"/>
    <w:rsid w:val="000B5FF8"/>
    <w:rsid w:val="000C06F4"/>
    <w:rsid w:val="000C3100"/>
    <w:rsid w:val="000C312D"/>
    <w:rsid w:val="000C4285"/>
    <w:rsid w:val="000C4608"/>
    <w:rsid w:val="000C4915"/>
    <w:rsid w:val="000C6E46"/>
    <w:rsid w:val="000D3EDF"/>
    <w:rsid w:val="000D467D"/>
    <w:rsid w:val="000D5F2A"/>
    <w:rsid w:val="000E15A4"/>
    <w:rsid w:val="000E2A79"/>
    <w:rsid w:val="000E2D5C"/>
    <w:rsid w:val="000E2EE1"/>
    <w:rsid w:val="000E39AC"/>
    <w:rsid w:val="000E4E91"/>
    <w:rsid w:val="000E6406"/>
    <w:rsid w:val="000E7FCD"/>
    <w:rsid w:val="000F01A0"/>
    <w:rsid w:val="000F1829"/>
    <w:rsid w:val="000F207C"/>
    <w:rsid w:val="000F27E0"/>
    <w:rsid w:val="000F4F13"/>
    <w:rsid w:val="000F67F9"/>
    <w:rsid w:val="001012F6"/>
    <w:rsid w:val="00105F86"/>
    <w:rsid w:val="001063FD"/>
    <w:rsid w:val="001105C2"/>
    <w:rsid w:val="00110FD3"/>
    <w:rsid w:val="00111E0E"/>
    <w:rsid w:val="0012020D"/>
    <w:rsid w:val="00120530"/>
    <w:rsid w:val="00120586"/>
    <w:rsid w:val="00120BD8"/>
    <w:rsid w:val="00121CF4"/>
    <w:rsid w:val="00123033"/>
    <w:rsid w:val="00124C54"/>
    <w:rsid w:val="00126D06"/>
    <w:rsid w:val="00127A76"/>
    <w:rsid w:val="00130884"/>
    <w:rsid w:val="00131CC0"/>
    <w:rsid w:val="00132ABB"/>
    <w:rsid w:val="00132E94"/>
    <w:rsid w:val="0013564A"/>
    <w:rsid w:val="001358FE"/>
    <w:rsid w:val="00136AAB"/>
    <w:rsid w:val="00137312"/>
    <w:rsid w:val="00137976"/>
    <w:rsid w:val="00140B7B"/>
    <w:rsid w:val="00141B18"/>
    <w:rsid w:val="00141E22"/>
    <w:rsid w:val="00143758"/>
    <w:rsid w:val="00151DC1"/>
    <w:rsid w:val="00152837"/>
    <w:rsid w:val="00152ED0"/>
    <w:rsid w:val="00153E96"/>
    <w:rsid w:val="001549C8"/>
    <w:rsid w:val="0015770C"/>
    <w:rsid w:val="00160CCE"/>
    <w:rsid w:val="00160F0D"/>
    <w:rsid w:val="0016120E"/>
    <w:rsid w:val="001636A3"/>
    <w:rsid w:val="001646CD"/>
    <w:rsid w:val="00164C38"/>
    <w:rsid w:val="0016535A"/>
    <w:rsid w:val="001667BB"/>
    <w:rsid w:val="00171053"/>
    <w:rsid w:val="00171F02"/>
    <w:rsid w:val="00172234"/>
    <w:rsid w:val="001731E4"/>
    <w:rsid w:val="00174780"/>
    <w:rsid w:val="00174F49"/>
    <w:rsid w:val="0017582A"/>
    <w:rsid w:val="00175CEB"/>
    <w:rsid w:val="001769B3"/>
    <w:rsid w:val="0018161B"/>
    <w:rsid w:val="00183E2E"/>
    <w:rsid w:val="00184889"/>
    <w:rsid w:val="00185C75"/>
    <w:rsid w:val="0018640A"/>
    <w:rsid w:val="0019154A"/>
    <w:rsid w:val="00192301"/>
    <w:rsid w:val="00193AD8"/>
    <w:rsid w:val="001944E7"/>
    <w:rsid w:val="00194C6D"/>
    <w:rsid w:val="00194DD7"/>
    <w:rsid w:val="001951F4"/>
    <w:rsid w:val="00195F9B"/>
    <w:rsid w:val="001966AD"/>
    <w:rsid w:val="00196C1E"/>
    <w:rsid w:val="001A047F"/>
    <w:rsid w:val="001A0A3A"/>
    <w:rsid w:val="001A0D50"/>
    <w:rsid w:val="001A31CB"/>
    <w:rsid w:val="001A3DC7"/>
    <w:rsid w:val="001A517F"/>
    <w:rsid w:val="001A5757"/>
    <w:rsid w:val="001A741F"/>
    <w:rsid w:val="001A7B4A"/>
    <w:rsid w:val="001A7DAF"/>
    <w:rsid w:val="001B0382"/>
    <w:rsid w:val="001B1466"/>
    <w:rsid w:val="001B3FAE"/>
    <w:rsid w:val="001B414B"/>
    <w:rsid w:val="001B46C3"/>
    <w:rsid w:val="001B58B8"/>
    <w:rsid w:val="001B67D6"/>
    <w:rsid w:val="001B7143"/>
    <w:rsid w:val="001C08C1"/>
    <w:rsid w:val="001C1081"/>
    <w:rsid w:val="001C38FF"/>
    <w:rsid w:val="001C7CE2"/>
    <w:rsid w:val="001D02E5"/>
    <w:rsid w:val="001D12E1"/>
    <w:rsid w:val="001D17B1"/>
    <w:rsid w:val="001D26FA"/>
    <w:rsid w:val="001D3065"/>
    <w:rsid w:val="001E4B69"/>
    <w:rsid w:val="001F0885"/>
    <w:rsid w:val="001F2E57"/>
    <w:rsid w:val="001F5909"/>
    <w:rsid w:val="001F5EE5"/>
    <w:rsid w:val="001F72CA"/>
    <w:rsid w:val="0020003D"/>
    <w:rsid w:val="00200043"/>
    <w:rsid w:val="00201A76"/>
    <w:rsid w:val="00202167"/>
    <w:rsid w:val="00202F11"/>
    <w:rsid w:val="002053B2"/>
    <w:rsid w:val="00205C69"/>
    <w:rsid w:val="00205D25"/>
    <w:rsid w:val="00206EC2"/>
    <w:rsid w:val="00207A7B"/>
    <w:rsid w:val="00210ED1"/>
    <w:rsid w:val="00210FAD"/>
    <w:rsid w:val="00211071"/>
    <w:rsid w:val="002130AF"/>
    <w:rsid w:val="002155DA"/>
    <w:rsid w:val="00217233"/>
    <w:rsid w:val="00217BF1"/>
    <w:rsid w:val="002206B9"/>
    <w:rsid w:val="00222E22"/>
    <w:rsid w:val="00225353"/>
    <w:rsid w:val="002258F2"/>
    <w:rsid w:val="0022661B"/>
    <w:rsid w:val="00226DA4"/>
    <w:rsid w:val="00227105"/>
    <w:rsid w:val="002273D4"/>
    <w:rsid w:val="00227E20"/>
    <w:rsid w:val="00231C9A"/>
    <w:rsid w:val="002350B9"/>
    <w:rsid w:val="00235A5B"/>
    <w:rsid w:val="0023769B"/>
    <w:rsid w:val="00241DB6"/>
    <w:rsid w:val="00241F9F"/>
    <w:rsid w:val="002425C7"/>
    <w:rsid w:val="00243F7A"/>
    <w:rsid w:val="00245582"/>
    <w:rsid w:val="002465DA"/>
    <w:rsid w:val="00246A4A"/>
    <w:rsid w:val="00247054"/>
    <w:rsid w:val="00247C82"/>
    <w:rsid w:val="00251AA3"/>
    <w:rsid w:val="00251E80"/>
    <w:rsid w:val="00253130"/>
    <w:rsid w:val="002540C9"/>
    <w:rsid w:val="0025438C"/>
    <w:rsid w:val="00254848"/>
    <w:rsid w:val="00254930"/>
    <w:rsid w:val="00254F4D"/>
    <w:rsid w:val="002603CD"/>
    <w:rsid w:val="00261A22"/>
    <w:rsid w:val="00262B37"/>
    <w:rsid w:val="00262D50"/>
    <w:rsid w:val="00262F08"/>
    <w:rsid w:val="002631BD"/>
    <w:rsid w:val="00263A1B"/>
    <w:rsid w:val="00264667"/>
    <w:rsid w:val="002705EF"/>
    <w:rsid w:val="00273536"/>
    <w:rsid w:val="00273AA4"/>
    <w:rsid w:val="00273B90"/>
    <w:rsid w:val="00274441"/>
    <w:rsid w:val="00274F10"/>
    <w:rsid w:val="00275742"/>
    <w:rsid w:val="00276295"/>
    <w:rsid w:val="002777FA"/>
    <w:rsid w:val="00280F81"/>
    <w:rsid w:val="00281AC0"/>
    <w:rsid w:val="00282671"/>
    <w:rsid w:val="00284604"/>
    <w:rsid w:val="00287880"/>
    <w:rsid w:val="002901B0"/>
    <w:rsid w:val="00291E80"/>
    <w:rsid w:val="002922CD"/>
    <w:rsid w:val="002927A9"/>
    <w:rsid w:val="00292865"/>
    <w:rsid w:val="002978C8"/>
    <w:rsid w:val="00297AD1"/>
    <w:rsid w:val="002A2FE2"/>
    <w:rsid w:val="002A3DF3"/>
    <w:rsid w:val="002A73FC"/>
    <w:rsid w:val="002A77D0"/>
    <w:rsid w:val="002A7AF4"/>
    <w:rsid w:val="002A7B16"/>
    <w:rsid w:val="002A7E67"/>
    <w:rsid w:val="002B0016"/>
    <w:rsid w:val="002B02FB"/>
    <w:rsid w:val="002B046C"/>
    <w:rsid w:val="002B0CDF"/>
    <w:rsid w:val="002B3D1B"/>
    <w:rsid w:val="002C1DF4"/>
    <w:rsid w:val="002C23EC"/>
    <w:rsid w:val="002C2C69"/>
    <w:rsid w:val="002C3A7B"/>
    <w:rsid w:val="002C3F73"/>
    <w:rsid w:val="002C439D"/>
    <w:rsid w:val="002C46A4"/>
    <w:rsid w:val="002D1CA0"/>
    <w:rsid w:val="002D223F"/>
    <w:rsid w:val="002D5D88"/>
    <w:rsid w:val="002D61C6"/>
    <w:rsid w:val="002D6DBB"/>
    <w:rsid w:val="002D77AB"/>
    <w:rsid w:val="002E0943"/>
    <w:rsid w:val="002E16A9"/>
    <w:rsid w:val="002E20A1"/>
    <w:rsid w:val="002E21B4"/>
    <w:rsid w:val="002E23BA"/>
    <w:rsid w:val="002E52E5"/>
    <w:rsid w:val="002E6FC6"/>
    <w:rsid w:val="002E759B"/>
    <w:rsid w:val="002F1007"/>
    <w:rsid w:val="002F16AB"/>
    <w:rsid w:val="002F3119"/>
    <w:rsid w:val="002F3DC6"/>
    <w:rsid w:val="003002DE"/>
    <w:rsid w:val="003043A5"/>
    <w:rsid w:val="003070F9"/>
    <w:rsid w:val="00310C06"/>
    <w:rsid w:val="00313057"/>
    <w:rsid w:val="00315535"/>
    <w:rsid w:val="00315DB1"/>
    <w:rsid w:val="00316E79"/>
    <w:rsid w:val="0031795B"/>
    <w:rsid w:val="00321122"/>
    <w:rsid w:val="00321971"/>
    <w:rsid w:val="00322745"/>
    <w:rsid w:val="00323A40"/>
    <w:rsid w:val="003241CF"/>
    <w:rsid w:val="0032484B"/>
    <w:rsid w:val="00327F28"/>
    <w:rsid w:val="00330BA5"/>
    <w:rsid w:val="0033205F"/>
    <w:rsid w:val="00332A6B"/>
    <w:rsid w:val="0033533A"/>
    <w:rsid w:val="00336F5C"/>
    <w:rsid w:val="00337C0B"/>
    <w:rsid w:val="00337D80"/>
    <w:rsid w:val="003418E5"/>
    <w:rsid w:val="0034281A"/>
    <w:rsid w:val="003440BB"/>
    <w:rsid w:val="0034412A"/>
    <w:rsid w:val="003459E8"/>
    <w:rsid w:val="00345D79"/>
    <w:rsid w:val="00353099"/>
    <w:rsid w:val="00353B09"/>
    <w:rsid w:val="0035751B"/>
    <w:rsid w:val="00361B41"/>
    <w:rsid w:val="00361B53"/>
    <w:rsid w:val="00363265"/>
    <w:rsid w:val="00364585"/>
    <w:rsid w:val="00367A25"/>
    <w:rsid w:val="00370873"/>
    <w:rsid w:val="00371562"/>
    <w:rsid w:val="00372E1B"/>
    <w:rsid w:val="0037327E"/>
    <w:rsid w:val="00373A11"/>
    <w:rsid w:val="003745B5"/>
    <w:rsid w:val="00374DC9"/>
    <w:rsid w:val="00375C24"/>
    <w:rsid w:val="003778AE"/>
    <w:rsid w:val="003840FA"/>
    <w:rsid w:val="00384692"/>
    <w:rsid w:val="00384F4F"/>
    <w:rsid w:val="00385449"/>
    <w:rsid w:val="00386C6D"/>
    <w:rsid w:val="00390DB3"/>
    <w:rsid w:val="003954DE"/>
    <w:rsid w:val="00395B63"/>
    <w:rsid w:val="00396547"/>
    <w:rsid w:val="00397A97"/>
    <w:rsid w:val="00397D0B"/>
    <w:rsid w:val="003A2195"/>
    <w:rsid w:val="003A24FC"/>
    <w:rsid w:val="003A38BE"/>
    <w:rsid w:val="003B1ACB"/>
    <w:rsid w:val="003B1EE3"/>
    <w:rsid w:val="003B4E97"/>
    <w:rsid w:val="003B5ECE"/>
    <w:rsid w:val="003C07E8"/>
    <w:rsid w:val="003C2E57"/>
    <w:rsid w:val="003C30E0"/>
    <w:rsid w:val="003C4A9A"/>
    <w:rsid w:val="003C543A"/>
    <w:rsid w:val="003C79D2"/>
    <w:rsid w:val="003D22B7"/>
    <w:rsid w:val="003D33ED"/>
    <w:rsid w:val="003D5A81"/>
    <w:rsid w:val="003D603E"/>
    <w:rsid w:val="003E3ADC"/>
    <w:rsid w:val="003E411A"/>
    <w:rsid w:val="003E5150"/>
    <w:rsid w:val="003F018C"/>
    <w:rsid w:val="003F0316"/>
    <w:rsid w:val="003F1257"/>
    <w:rsid w:val="003F34C3"/>
    <w:rsid w:val="003F5D40"/>
    <w:rsid w:val="003F721C"/>
    <w:rsid w:val="003F7F37"/>
    <w:rsid w:val="00400D63"/>
    <w:rsid w:val="00401107"/>
    <w:rsid w:val="00401177"/>
    <w:rsid w:val="00401427"/>
    <w:rsid w:val="00401CA1"/>
    <w:rsid w:val="00402E97"/>
    <w:rsid w:val="0040360D"/>
    <w:rsid w:val="004036AE"/>
    <w:rsid w:val="00404A19"/>
    <w:rsid w:val="004052DE"/>
    <w:rsid w:val="004055AC"/>
    <w:rsid w:val="00406E4D"/>
    <w:rsid w:val="00407560"/>
    <w:rsid w:val="004113BF"/>
    <w:rsid w:val="00411A45"/>
    <w:rsid w:val="00415681"/>
    <w:rsid w:val="0041607A"/>
    <w:rsid w:val="004162A5"/>
    <w:rsid w:val="00421A29"/>
    <w:rsid w:val="00423C61"/>
    <w:rsid w:val="00426DFA"/>
    <w:rsid w:val="00427082"/>
    <w:rsid w:val="004303BE"/>
    <w:rsid w:val="00431A46"/>
    <w:rsid w:val="004324DA"/>
    <w:rsid w:val="00432C36"/>
    <w:rsid w:val="00432EB4"/>
    <w:rsid w:val="004333F1"/>
    <w:rsid w:val="00433820"/>
    <w:rsid w:val="00436264"/>
    <w:rsid w:val="00436380"/>
    <w:rsid w:val="004406AB"/>
    <w:rsid w:val="00440AEC"/>
    <w:rsid w:val="00440B9D"/>
    <w:rsid w:val="00442ABF"/>
    <w:rsid w:val="00442BCC"/>
    <w:rsid w:val="00444E56"/>
    <w:rsid w:val="0044669D"/>
    <w:rsid w:val="0044673E"/>
    <w:rsid w:val="00451117"/>
    <w:rsid w:val="00451915"/>
    <w:rsid w:val="00452073"/>
    <w:rsid w:val="00452D8E"/>
    <w:rsid w:val="004560B3"/>
    <w:rsid w:val="004568BB"/>
    <w:rsid w:val="00456DD2"/>
    <w:rsid w:val="00462E75"/>
    <w:rsid w:val="00463C04"/>
    <w:rsid w:val="004652D0"/>
    <w:rsid w:val="00466642"/>
    <w:rsid w:val="00471B31"/>
    <w:rsid w:val="00473F7A"/>
    <w:rsid w:val="00476DB3"/>
    <w:rsid w:val="00477397"/>
    <w:rsid w:val="004836D2"/>
    <w:rsid w:val="0048421D"/>
    <w:rsid w:val="00485435"/>
    <w:rsid w:val="004870AF"/>
    <w:rsid w:val="00495800"/>
    <w:rsid w:val="00496301"/>
    <w:rsid w:val="00496912"/>
    <w:rsid w:val="00497423"/>
    <w:rsid w:val="004A14C3"/>
    <w:rsid w:val="004A444C"/>
    <w:rsid w:val="004A61E4"/>
    <w:rsid w:val="004B03A7"/>
    <w:rsid w:val="004B0E8D"/>
    <w:rsid w:val="004B2AD4"/>
    <w:rsid w:val="004B4806"/>
    <w:rsid w:val="004B5DB0"/>
    <w:rsid w:val="004C0F54"/>
    <w:rsid w:val="004C27FB"/>
    <w:rsid w:val="004C29E7"/>
    <w:rsid w:val="004C54E0"/>
    <w:rsid w:val="004D00D0"/>
    <w:rsid w:val="004D07A4"/>
    <w:rsid w:val="004D0F85"/>
    <w:rsid w:val="004E316F"/>
    <w:rsid w:val="004E5917"/>
    <w:rsid w:val="004E5C4A"/>
    <w:rsid w:val="004E651A"/>
    <w:rsid w:val="004E6768"/>
    <w:rsid w:val="004F1623"/>
    <w:rsid w:val="004F235D"/>
    <w:rsid w:val="004F2B11"/>
    <w:rsid w:val="004F4241"/>
    <w:rsid w:val="004F7E0D"/>
    <w:rsid w:val="00501BB1"/>
    <w:rsid w:val="00502F4B"/>
    <w:rsid w:val="00504C79"/>
    <w:rsid w:val="005062B3"/>
    <w:rsid w:val="00510E2D"/>
    <w:rsid w:val="005118F1"/>
    <w:rsid w:val="00511FCF"/>
    <w:rsid w:val="00513DDF"/>
    <w:rsid w:val="0051465C"/>
    <w:rsid w:val="00514A12"/>
    <w:rsid w:val="005162D8"/>
    <w:rsid w:val="00516A49"/>
    <w:rsid w:val="005202BE"/>
    <w:rsid w:val="0052102B"/>
    <w:rsid w:val="00521CEB"/>
    <w:rsid w:val="00523040"/>
    <w:rsid w:val="00523EE9"/>
    <w:rsid w:val="00524002"/>
    <w:rsid w:val="00524831"/>
    <w:rsid w:val="00524919"/>
    <w:rsid w:val="00525F25"/>
    <w:rsid w:val="005268AF"/>
    <w:rsid w:val="00527830"/>
    <w:rsid w:val="005279D0"/>
    <w:rsid w:val="0053015B"/>
    <w:rsid w:val="00532135"/>
    <w:rsid w:val="00534177"/>
    <w:rsid w:val="00534A5D"/>
    <w:rsid w:val="005369DA"/>
    <w:rsid w:val="00537951"/>
    <w:rsid w:val="00542AFF"/>
    <w:rsid w:val="005449FB"/>
    <w:rsid w:val="00545C2B"/>
    <w:rsid w:val="00547826"/>
    <w:rsid w:val="00551A34"/>
    <w:rsid w:val="00553F49"/>
    <w:rsid w:val="0055504C"/>
    <w:rsid w:val="005614C8"/>
    <w:rsid w:val="005630A4"/>
    <w:rsid w:val="00563B42"/>
    <w:rsid w:val="00566167"/>
    <w:rsid w:val="00566679"/>
    <w:rsid w:val="00566BE4"/>
    <w:rsid w:val="00570879"/>
    <w:rsid w:val="0057340E"/>
    <w:rsid w:val="00573668"/>
    <w:rsid w:val="00576020"/>
    <w:rsid w:val="00576AAA"/>
    <w:rsid w:val="0057744E"/>
    <w:rsid w:val="00580D96"/>
    <w:rsid w:val="00582669"/>
    <w:rsid w:val="00582C5E"/>
    <w:rsid w:val="00582F75"/>
    <w:rsid w:val="00583AC6"/>
    <w:rsid w:val="005869D2"/>
    <w:rsid w:val="0058772E"/>
    <w:rsid w:val="00590E0B"/>
    <w:rsid w:val="005912E3"/>
    <w:rsid w:val="00593A17"/>
    <w:rsid w:val="00593D9B"/>
    <w:rsid w:val="005944B4"/>
    <w:rsid w:val="005A0BF8"/>
    <w:rsid w:val="005A1A9C"/>
    <w:rsid w:val="005A3800"/>
    <w:rsid w:val="005A3D13"/>
    <w:rsid w:val="005A3D54"/>
    <w:rsid w:val="005A6962"/>
    <w:rsid w:val="005B0268"/>
    <w:rsid w:val="005B0D1C"/>
    <w:rsid w:val="005B2348"/>
    <w:rsid w:val="005B3080"/>
    <w:rsid w:val="005B366A"/>
    <w:rsid w:val="005B478D"/>
    <w:rsid w:val="005B5372"/>
    <w:rsid w:val="005B68D5"/>
    <w:rsid w:val="005B7AD0"/>
    <w:rsid w:val="005C0258"/>
    <w:rsid w:val="005C233C"/>
    <w:rsid w:val="005C3172"/>
    <w:rsid w:val="005C6BA0"/>
    <w:rsid w:val="005C6C59"/>
    <w:rsid w:val="005D1568"/>
    <w:rsid w:val="005D18CA"/>
    <w:rsid w:val="005D19D6"/>
    <w:rsid w:val="005D1E93"/>
    <w:rsid w:val="005D2786"/>
    <w:rsid w:val="005D5979"/>
    <w:rsid w:val="005D5998"/>
    <w:rsid w:val="005E058C"/>
    <w:rsid w:val="005E1049"/>
    <w:rsid w:val="005E143A"/>
    <w:rsid w:val="005E1452"/>
    <w:rsid w:val="005E2042"/>
    <w:rsid w:val="005E35CA"/>
    <w:rsid w:val="005E3B18"/>
    <w:rsid w:val="005E3EA9"/>
    <w:rsid w:val="005E4B7E"/>
    <w:rsid w:val="005E580F"/>
    <w:rsid w:val="005F00C6"/>
    <w:rsid w:val="005F03E0"/>
    <w:rsid w:val="005F0C35"/>
    <w:rsid w:val="005F1367"/>
    <w:rsid w:val="005F1D1A"/>
    <w:rsid w:val="005F4173"/>
    <w:rsid w:val="005F580D"/>
    <w:rsid w:val="005F58B4"/>
    <w:rsid w:val="005F6E8C"/>
    <w:rsid w:val="0060179B"/>
    <w:rsid w:val="0060289D"/>
    <w:rsid w:val="006055F7"/>
    <w:rsid w:val="00605718"/>
    <w:rsid w:val="00607CEB"/>
    <w:rsid w:val="00610C8B"/>
    <w:rsid w:val="00610ECA"/>
    <w:rsid w:val="00611919"/>
    <w:rsid w:val="00612C44"/>
    <w:rsid w:val="00613A62"/>
    <w:rsid w:val="0061501C"/>
    <w:rsid w:val="00615E1B"/>
    <w:rsid w:val="0062007F"/>
    <w:rsid w:val="00622760"/>
    <w:rsid w:val="006234FC"/>
    <w:rsid w:val="00624A8D"/>
    <w:rsid w:val="00624F90"/>
    <w:rsid w:val="0063068B"/>
    <w:rsid w:val="00630CE5"/>
    <w:rsid w:val="006331A3"/>
    <w:rsid w:val="0063380E"/>
    <w:rsid w:val="0063418F"/>
    <w:rsid w:val="00634273"/>
    <w:rsid w:val="00634578"/>
    <w:rsid w:val="00635AD8"/>
    <w:rsid w:val="00636B25"/>
    <w:rsid w:val="00640C36"/>
    <w:rsid w:val="006412C0"/>
    <w:rsid w:val="00645A51"/>
    <w:rsid w:val="00646792"/>
    <w:rsid w:val="00646BE0"/>
    <w:rsid w:val="00647B96"/>
    <w:rsid w:val="006501D4"/>
    <w:rsid w:val="00650399"/>
    <w:rsid w:val="00650F33"/>
    <w:rsid w:val="00653AFD"/>
    <w:rsid w:val="00654762"/>
    <w:rsid w:val="006553C8"/>
    <w:rsid w:val="006558F9"/>
    <w:rsid w:val="00660E74"/>
    <w:rsid w:val="00660F52"/>
    <w:rsid w:val="006643A0"/>
    <w:rsid w:val="0066467A"/>
    <w:rsid w:val="00665411"/>
    <w:rsid w:val="0066677E"/>
    <w:rsid w:val="00667943"/>
    <w:rsid w:val="00670DA0"/>
    <w:rsid w:val="00677B70"/>
    <w:rsid w:val="00677DC9"/>
    <w:rsid w:val="00681F63"/>
    <w:rsid w:val="00682413"/>
    <w:rsid w:val="006832CD"/>
    <w:rsid w:val="0068611F"/>
    <w:rsid w:val="00686879"/>
    <w:rsid w:val="00686AAD"/>
    <w:rsid w:val="00687ADF"/>
    <w:rsid w:val="00687F0C"/>
    <w:rsid w:val="00690C09"/>
    <w:rsid w:val="00692A24"/>
    <w:rsid w:val="00693B31"/>
    <w:rsid w:val="00694A52"/>
    <w:rsid w:val="006A1EE7"/>
    <w:rsid w:val="006A384E"/>
    <w:rsid w:val="006A5511"/>
    <w:rsid w:val="006A74D9"/>
    <w:rsid w:val="006A7A7C"/>
    <w:rsid w:val="006A7D81"/>
    <w:rsid w:val="006B0C46"/>
    <w:rsid w:val="006B2ED1"/>
    <w:rsid w:val="006B32F3"/>
    <w:rsid w:val="006B4421"/>
    <w:rsid w:val="006B68D1"/>
    <w:rsid w:val="006B6ADC"/>
    <w:rsid w:val="006B6F91"/>
    <w:rsid w:val="006C1DB0"/>
    <w:rsid w:val="006C2713"/>
    <w:rsid w:val="006C4DEA"/>
    <w:rsid w:val="006C5A3D"/>
    <w:rsid w:val="006C756C"/>
    <w:rsid w:val="006D3E11"/>
    <w:rsid w:val="006D3F77"/>
    <w:rsid w:val="006D5746"/>
    <w:rsid w:val="006E46B6"/>
    <w:rsid w:val="006E4AA7"/>
    <w:rsid w:val="006E7629"/>
    <w:rsid w:val="006F0E32"/>
    <w:rsid w:val="006F3ED2"/>
    <w:rsid w:val="006F47BD"/>
    <w:rsid w:val="006F4E34"/>
    <w:rsid w:val="006F54A4"/>
    <w:rsid w:val="006F5702"/>
    <w:rsid w:val="006F61CA"/>
    <w:rsid w:val="006F64A1"/>
    <w:rsid w:val="006F6B9F"/>
    <w:rsid w:val="00700EFC"/>
    <w:rsid w:val="00702272"/>
    <w:rsid w:val="007025FF"/>
    <w:rsid w:val="00703002"/>
    <w:rsid w:val="00703546"/>
    <w:rsid w:val="007039BB"/>
    <w:rsid w:val="00706804"/>
    <w:rsid w:val="00706BAB"/>
    <w:rsid w:val="00707159"/>
    <w:rsid w:val="0070733E"/>
    <w:rsid w:val="007077FB"/>
    <w:rsid w:val="00710021"/>
    <w:rsid w:val="00710682"/>
    <w:rsid w:val="00711B04"/>
    <w:rsid w:val="00712169"/>
    <w:rsid w:val="00712DE0"/>
    <w:rsid w:val="007130B0"/>
    <w:rsid w:val="00715DE6"/>
    <w:rsid w:val="007162DE"/>
    <w:rsid w:val="00717A10"/>
    <w:rsid w:val="00720531"/>
    <w:rsid w:val="00721695"/>
    <w:rsid w:val="00725559"/>
    <w:rsid w:val="00727D11"/>
    <w:rsid w:val="0073138E"/>
    <w:rsid w:val="00733805"/>
    <w:rsid w:val="00734394"/>
    <w:rsid w:val="00734D1E"/>
    <w:rsid w:val="00737734"/>
    <w:rsid w:val="00741C07"/>
    <w:rsid w:val="00743E7D"/>
    <w:rsid w:val="007459BC"/>
    <w:rsid w:val="00751674"/>
    <w:rsid w:val="00751CF5"/>
    <w:rsid w:val="007531AB"/>
    <w:rsid w:val="00755E44"/>
    <w:rsid w:val="00756D95"/>
    <w:rsid w:val="0076034B"/>
    <w:rsid w:val="00760F25"/>
    <w:rsid w:val="007618EA"/>
    <w:rsid w:val="00762259"/>
    <w:rsid w:val="00762BBC"/>
    <w:rsid w:val="00765339"/>
    <w:rsid w:val="007737C2"/>
    <w:rsid w:val="00773ADB"/>
    <w:rsid w:val="00774C0B"/>
    <w:rsid w:val="00775419"/>
    <w:rsid w:val="00780B61"/>
    <w:rsid w:val="0078262D"/>
    <w:rsid w:val="00782809"/>
    <w:rsid w:val="00782C1C"/>
    <w:rsid w:val="00786135"/>
    <w:rsid w:val="0079076A"/>
    <w:rsid w:val="00794E0C"/>
    <w:rsid w:val="0079603D"/>
    <w:rsid w:val="00796612"/>
    <w:rsid w:val="007A1738"/>
    <w:rsid w:val="007A1864"/>
    <w:rsid w:val="007A19A1"/>
    <w:rsid w:val="007A268D"/>
    <w:rsid w:val="007A2AC9"/>
    <w:rsid w:val="007A4213"/>
    <w:rsid w:val="007A5650"/>
    <w:rsid w:val="007A6762"/>
    <w:rsid w:val="007A688A"/>
    <w:rsid w:val="007A6AD4"/>
    <w:rsid w:val="007B1126"/>
    <w:rsid w:val="007B2CBF"/>
    <w:rsid w:val="007B385B"/>
    <w:rsid w:val="007B45B9"/>
    <w:rsid w:val="007B67E0"/>
    <w:rsid w:val="007C0035"/>
    <w:rsid w:val="007C01E2"/>
    <w:rsid w:val="007C2E73"/>
    <w:rsid w:val="007C309A"/>
    <w:rsid w:val="007C3888"/>
    <w:rsid w:val="007C3C71"/>
    <w:rsid w:val="007C3DF6"/>
    <w:rsid w:val="007C3E5E"/>
    <w:rsid w:val="007C764D"/>
    <w:rsid w:val="007D0C20"/>
    <w:rsid w:val="007D0F07"/>
    <w:rsid w:val="007D1270"/>
    <w:rsid w:val="007D4B29"/>
    <w:rsid w:val="007D581F"/>
    <w:rsid w:val="007D735C"/>
    <w:rsid w:val="007D7476"/>
    <w:rsid w:val="007D7C0B"/>
    <w:rsid w:val="007E2608"/>
    <w:rsid w:val="007E38BE"/>
    <w:rsid w:val="007E5BC1"/>
    <w:rsid w:val="007F0A94"/>
    <w:rsid w:val="007F351B"/>
    <w:rsid w:val="007F3C52"/>
    <w:rsid w:val="007F538B"/>
    <w:rsid w:val="007F6611"/>
    <w:rsid w:val="007F6E54"/>
    <w:rsid w:val="007F7213"/>
    <w:rsid w:val="007F78BE"/>
    <w:rsid w:val="0080060E"/>
    <w:rsid w:val="00801A55"/>
    <w:rsid w:val="00801E05"/>
    <w:rsid w:val="0080319F"/>
    <w:rsid w:val="00803B8A"/>
    <w:rsid w:val="00803E82"/>
    <w:rsid w:val="00804C58"/>
    <w:rsid w:val="00805D65"/>
    <w:rsid w:val="0080612B"/>
    <w:rsid w:val="00806E33"/>
    <w:rsid w:val="00810232"/>
    <w:rsid w:val="00810665"/>
    <w:rsid w:val="00810C2E"/>
    <w:rsid w:val="00812BE7"/>
    <w:rsid w:val="008132D8"/>
    <w:rsid w:val="00821822"/>
    <w:rsid w:val="0082192D"/>
    <w:rsid w:val="00823243"/>
    <w:rsid w:val="0082492E"/>
    <w:rsid w:val="00825016"/>
    <w:rsid w:val="00825B26"/>
    <w:rsid w:val="00825BA7"/>
    <w:rsid w:val="00827C2D"/>
    <w:rsid w:val="00830190"/>
    <w:rsid w:val="00830B4F"/>
    <w:rsid w:val="00832516"/>
    <w:rsid w:val="00834804"/>
    <w:rsid w:val="00836123"/>
    <w:rsid w:val="00841612"/>
    <w:rsid w:val="008440C9"/>
    <w:rsid w:val="008478FD"/>
    <w:rsid w:val="0085064F"/>
    <w:rsid w:val="008521BA"/>
    <w:rsid w:val="00852ECA"/>
    <w:rsid w:val="0085357A"/>
    <w:rsid w:val="008535A4"/>
    <w:rsid w:val="00855A68"/>
    <w:rsid w:val="0086188C"/>
    <w:rsid w:val="00861A11"/>
    <w:rsid w:val="00862529"/>
    <w:rsid w:val="008641F3"/>
    <w:rsid w:val="00867189"/>
    <w:rsid w:val="00870740"/>
    <w:rsid w:val="008714C0"/>
    <w:rsid w:val="008715EE"/>
    <w:rsid w:val="008719FC"/>
    <w:rsid w:val="008724B0"/>
    <w:rsid w:val="00873A29"/>
    <w:rsid w:val="00876235"/>
    <w:rsid w:val="00876BE0"/>
    <w:rsid w:val="00877FCB"/>
    <w:rsid w:val="008811A0"/>
    <w:rsid w:val="00881783"/>
    <w:rsid w:val="00881B84"/>
    <w:rsid w:val="00882F23"/>
    <w:rsid w:val="008846D2"/>
    <w:rsid w:val="0088767B"/>
    <w:rsid w:val="00887FCA"/>
    <w:rsid w:val="0089060D"/>
    <w:rsid w:val="00890FED"/>
    <w:rsid w:val="00891CED"/>
    <w:rsid w:val="0089662D"/>
    <w:rsid w:val="00896E0E"/>
    <w:rsid w:val="008A1865"/>
    <w:rsid w:val="008A340D"/>
    <w:rsid w:val="008A4130"/>
    <w:rsid w:val="008A73C5"/>
    <w:rsid w:val="008A7E85"/>
    <w:rsid w:val="008B098E"/>
    <w:rsid w:val="008B0BFB"/>
    <w:rsid w:val="008B1769"/>
    <w:rsid w:val="008B3C4D"/>
    <w:rsid w:val="008B3C99"/>
    <w:rsid w:val="008B530F"/>
    <w:rsid w:val="008B68D5"/>
    <w:rsid w:val="008C0E49"/>
    <w:rsid w:val="008C1079"/>
    <w:rsid w:val="008C224B"/>
    <w:rsid w:val="008C2CB7"/>
    <w:rsid w:val="008C6363"/>
    <w:rsid w:val="008C795D"/>
    <w:rsid w:val="008D3C0C"/>
    <w:rsid w:val="008E0035"/>
    <w:rsid w:val="008E05EF"/>
    <w:rsid w:val="008E295E"/>
    <w:rsid w:val="008E441D"/>
    <w:rsid w:val="008F26CE"/>
    <w:rsid w:val="008F3791"/>
    <w:rsid w:val="008F75AF"/>
    <w:rsid w:val="0090039F"/>
    <w:rsid w:val="00901BC0"/>
    <w:rsid w:val="009037A3"/>
    <w:rsid w:val="00904DA9"/>
    <w:rsid w:val="00907451"/>
    <w:rsid w:val="00907714"/>
    <w:rsid w:val="009111DF"/>
    <w:rsid w:val="009117DC"/>
    <w:rsid w:val="00912719"/>
    <w:rsid w:val="00913648"/>
    <w:rsid w:val="00914C28"/>
    <w:rsid w:val="00917432"/>
    <w:rsid w:val="009221B5"/>
    <w:rsid w:val="00923957"/>
    <w:rsid w:val="00923E1F"/>
    <w:rsid w:val="00924E82"/>
    <w:rsid w:val="00924FE5"/>
    <w:rsid w:val="00925270"/>
    <w:rsid w:val="00927411"/>
    <w:rsid w:val="009307B5"/>
    <w:rsid w:val="00930FC1"/>
    <w:rsid w:val="00934CB3"/>
    <w:rsid w:val="00937E1C"/>
    <w:rsid w:val="0094352F"/>
    <w:rsid w:val="00951232"/>
    <w:rsid w:val="00951289"/>
    <w:rsid w:val="009525E8"/>
    <w:rsid w:val="00954295"/>
    <w:rsid w:val="0095612B"/>
    <w:rsid w:val="00960DB2"/>
    <w:rsid w:val="00961709"/>
    <w:rsid w:val="009617E3"/>
    <w:rsid w:val="009625DC"/>
    <w:rsid w:val="00962835"/>
    <w:rsid w:val="00962B5E"/>
    <w:rsid w:val="00962C23"/>
    <w:rsid w:val="009635A9"/>
    <w:rsid w:val="009645E4"/>
    <w:rsid w:val="00965353"/>
    <w:rsid w:val="00965C42"/>
    <w:rsid w:val="00967504"/>
    <w:rsid w:val="00972490"/>
    <w:rsid w:val="009736D0"/>
    <w:rsid w:val="00981433"/>
    <w:rsid w:val="009851C3"/>
    <w:rsid w:val="0099766B"/>
    <w:rsid w:val="00997D44"/>
    <w:rsid w:val="009A1878"/>
    <w:rsid w:val="009A3591"/>
    <w:rsid w:val="009A3D56"/>
    <w:rsid w:val="009A51DE"/>
    <w:rsid w:val="009A5D35"/>
    <w:rsid w:val="009A64E3"/>
    <w:rsid w:val="009B07E9"/>
    <w:rsid w:val="009B08AA"/>
    <w:rsid w:val="009B0943"/>
    <w:rsid w:val="009B145B"/>
    <w:rsid w:val="009B14A3"/>
    <w:rsid w:val="009B26B4"/>
    <w:rsid w:val="009B5071"/>
    <w:rsid w:val="009B53AF"/>
    <w:rsid w:val="009B6A6D"/>
    <w:rsid w:val="009C15C0"/>
    <w:rsid w:val="009C35AA"/>
    <w:rsid w:val="009C3883"/>
    <w:rsid w:val="009C5EF8"/>
    <w:rsid w:val="009D06D8"/>
    <w:rsid w:val="009D1C54"/>
    <w:rsid w:val="009D64A9"/>
    <w:rsid w:val="009D6B0F"/>
    <w:rsid w:val="009D7829"/>
    <w:rsid w:val="009E3AD3"/>
    <w:rsid w:val="009E4571"/>
    <w:rsid w:val="009E507B"/>
    <w:rsid w:val="009E65C4"/>
    <w:rsid w:val="009F41E3"/>
    <w:rsid w:val="009F6DF4"/>
    <w:rsid w:val="009F7919"/>
    <w:rsid w:val="009F7D74"/>
    <w:rsid w:val="00A01D44"/>
    <w:rsid w:val="00A01D59"/>
    <w:rsid w:val="00A03A83"/>
    <w:rsid w:val="00A03E5E"/>
    <w:rsid w:val="00A05263"/>
    <w:rsid w:val="00A053CD"/>
    <w:rsid w:val="00A05C7D"/>
    <w:rsid w:val="00A05EA9"/>
    <w:rsid w:val="00A0655F"/>
    <w:rsid w:val="00A102BC"/>
    <w:rsid w:val="00A129E3"/>
    <w:rsid w:val="00A12DDB"/>
    <w:rsid w:val="00A15123"/>
    <w:rsid w:val="00A15BC4"/>
    <w:rsid w:val="00A20758"/>
    <w:rsid w:val="00A211AB"/>
    <w:rsid w:val="00A211F4"/>
    <w:rsid w:val="00A219A2"/>
    <w:rsid w:val="00A2319B"/>
    <w:rsid w:val="00A247FF"/>
    <w:rsid w:val="00A25696"/>
    <w:rsid w:val="00A27BF0"/>
    <w:rsid w:val="00A3007D"/>
    <w:rsid w:val="00A30732"/>
    <w:rsid w:val="00A310AE"/>
    <w:rsid w:val="00A31563"/>
    <w:rsid w:val="00A31A09"/>
    <w:rsid w:val="00A328B6"/>
    <w:rsid w:val="00A32E69"/>
    <w:rsid w:val="00A33645"/>
    <w:rsid w:val="00A345F9"/>
    <w:rsid w:val="00A3614A"/>
    <w:rsid w:val="00A3618D"/>
    <w:rsid w:val="00A36EC0"/>
    <w:rsid w:val="00A404C1"/>
    <w:rsid w:val="00A42AD4"/>
    <w:rsid w:val="00A43258"/>
    <w:rsid w:val="00A439FA"/>
    <w:rsid w:val="00A469AC"/>
    <w:rsid w:val="00A51DBB"/>
    <w:rsid w:val="00A5226E"/>
    <w:rsid w:val="00A528A1"/>
    <w:rsid w:val="00A546FF"/>
    <w:rsid w:val="00A54E8F"/>
    <w:rsid w:val="00A56C2D"/>
    <w:rsid w:val="00A62081"/>
    <w:rsid w:val="00A65CF7"/>
    <w:rsid w:val="00A65FBC"/>
    <w:rsid w:val="00A70209"/>
    <w:rsid w:val="00A7259C"/>
    <w:rsid w:val="00A75850"/>
    <w:rsid w:val="00A75B02"/>
    <w:rsid w:val="00A76865"/>
    <w:rsid w:val="00A81152"/>
    <w:rsid w:val="00A81DF3"/>
    <w:rsid w:val="00A83EE6"/>
    <w:rsid w:val="00A84438"/>
    <w:rsid w:val="00A8567A"/>
    <w:rsid w:val="00A85AF6"/>
    <w:rsid w:val="00A8622A"/>
    <w:rsid w:val="00A87DB0"/>
    <w:rsid w:val="00A90164"/>
    <w:rsid w:val="00A96346"/>
    <w:rsid w:val="00A97098"/>
    <w:rsid w:val="00AA134B"/>
    <w:rsid w:val="00AA2AA9"/>
    <w:rsid w:val="00AA7328"/>
    <w:rsid w:val="00AB0380"/>
    <w:rsid w:val="00AB172F"/>
    <w:rsid w:val="00AB1D43"/>
    <w:rsid w:val="00AB38FE"/>
    <w:rsid w:val="00AB3CC2"/>
    <w:rsid w:val="00AB472B"/>
    <w:rsid w:val="00AB587E"/>
    <w:rsid w:val="00AB60D2"/>
    <w:rsid w:val="00AB7A6B"/>
    <w:rsid w:val="00AB7CC3"/>
    <w:rsid w:val="00AC05E2"/>
    <w:rsid w:val="00AC1AB3"/>
    <w:rsid w:val="00AC27B0"/>
    <w:rsid w:val="00AC3789"/>
    <w:rsid w:val="00AC37C5"/>
    <w:rsid w:val="00AC462E"/>
    <w:rsid w:val="00AC5A78"/>
    <w:rsid w:val="00AC5BEC"/>
    <w:rsid w:val="00AD1F69"/>
    <w:rsid w:val="00AD2DF1"/>
    <w:rsid w:val="00AD623C"/>
    <w:rsid w:val="00AD6C99"/>
    <w:rsid w:val="00AD72BA"/>
    <w:rsid w:val="00AE0D36"/>
    <w:rsid w:val="00AE1337"/>
    <w:rsid w:val="00AE1385"/>
    <w:rsid w:val="00AE1650"/>
    <w:rsid w:val="00AE1CD1"/>
    <w:rsid w:val="00AE2401"/>
    <w:rsid w:val="00AE389A"/>
    <w:rsid w:val="00AE3A4F"/>
    <w:rsid w:val="00AE3CED"/>
    <w:rsid w:val="00AE4277"/>
    <w:rsid w:val="00AF506F"/>
    <w:rsid w:val="00AF56A4"/>
    <w:rsid w:val="00AF57CA"/>
    <w:rsid w:val="00AF5E9C"/>
    <w:rsid w:val="00AF5EB5"/>
    <w:rsid w:val="00AF7ACE"/>
    <w:rsid w:val="00B0024B"/>
    <w:rsid w:val="00B00770"/>
    <w:rsid w:val="00B00F52"/>
    <w:rsid w:val="00B01814"/>
    <w:rsid w:val="00B03CAE"/>
    <w:rsid w:val="00B040B6"/>
    <w:rsid w:val="00B047F7"/>
    <w:rsid w:val="00B073AA"/>
    <w:rsid w:val="00B07EB6"/>
    <w:rsid w:val="00B11F0E"/>
    <w:rsid w:val="00B14DE6"/>
    <w:rsid w:val="00B155E2"/>
    <w:rsid w:val="00B15A2D"/>
    <w:rsid w:val="00B1682D"/>
    <w:rsid w:val="00B16B34"/>
    <w:rsid w:val="00B177E4"/>
    <w:rsid w:val="00B202EC"/>
    <w:rsid w:val="00B21834"/>
    <w:rsid w:val="00B22E74"/>
    <w:rsid w:val="00B23F56"/>
    <w:rsid w:val="00B258BF"/>
    <w:rsid w:val="00B2791D"/>
    <w:rsid w:val="00B30500"/>
    <w:rsid w:val="00B30723"/>
    <w:rsid w:val="00B3240D"/>
    <w:rsid w:val="00B350B3"/>
    <w:rsid w:val="00B370B4"/>
    <w:rsid w:val="00B40303"/>
    <w:rsid w:val="00B4063A"/>
    <w:rsid w:val="00B40C32"/>
    <w:rsid w:val="00B41BCA"/>
    <w:rsid w:val="00B43C87"/>
    <w:rsid w:val="00B44ED2"/>
    <w:rsid w:val="00B461CE"/>
    <w:rsid w:val="00B47DEF"/>
    <w:rsid w:val="00B503F3"/>
    <w:rsid w:val="00B50655"/>
    <w:rsid w:val="00B511A9"/>
    <w:rsid w:val="00B52192"/>
    <w:rsid w:val="00B53139"/>
    <w:rsid w:val="00B559B4"/>
    <w:rsid w:val="00B56F82"/>
    <w:rsid w:val="00B61119"/>
    <w:rsid w:val="00B61724"/>
    <w:rsid w:val="00B62C40"/>
    <w:rsid w:val="00B6358B"/>
    <w:rsid w:val="00B648AA"/>
    <w:rsid w:val="00B665BD"/>
    <w:rsid w:val="00B66F80"/>
    <w:rsid w:val="00B70A47"/>
    <w:rsid w:val="00B72495"/>
    <w:rsid w:val="00B73346"/>
    <w:rsid w:val="00B7379E"/>
    <w:rsid w:val="00B74B83"/>
    <w:rsid w:val="00B75A48"/>
    <w:rsid w:val="00B7667E"/>
    <w:rsid w:val="00B77547"/>
    <w:rsid w:val="00B81506"/>
    <w:rsid w:val="00B82ECF"/>
    <w:rsid w:val="00B8562C"/>
    <w:rsid w:val="00B86567"/>
    <w:rsid w:val="00B86CC9"/>
    <w:rsid w:val="00B87DC2"/>
    <w:rsid w:val="00B87F32"/>
    <w:rsid w:val="00B901E7"/>
    <w:rsid w:val="00B914AC"/>
    <w:rsid w:val="00B95D35"/>
    <w:rsid w:val="00B975A9"/>
    <w:rsid w:val="00BA2354"/>
    <w:rsid w:val="00BA2641"/>
    <w:rsid w:val="00BA5315"/>
    <w:rsid w:val="00BA6896"/>
    <w:rsid w:val="00BA7F25"/>
    <w:rsid w:val="00BB11CA"/>
    <w:rsid w:val="00BB18AA"/>
    <w:rsid w:val="00BB49A0"/>
    <w:rsid w:val="00BB5E7E"/>
    <w:rsid w:val="00BB5FDE"/>
    <w:rsid w:val="00BB7CB4"/>
    <w:rsid w:val="00BC0891"/>
    <w:rsid w:val="00BC5641"/>
    <w:rsid w:val="00BC5721"/>
    <w:rsid w:val="00BC7B1C"/>
    <w:rsid w:val="00BC7D06"/>
    <w:rsid w:val="00BD18CC"/>
    <w:rsid w:val="00BD1A35"/>
    <w:rsid w:val="00BD2D9F"/>
    <w:rsid w:val="00BD63DD"/>
    <w:rsid w:val="00BE4A59"/>
    <w:rsid w:val="00BE4DE2"/>
    <w:rsid w:val="00BE6290"/>
    <w:rsid w:val="00BE7BA1"/>
    <w:rsid w:val="00BF2229"/>
    <w:rsid w:val="00BF3CE6"/>
    <w:rsid w:val="00BF43E5"/>
    <w:rsid w:val="00BF7427"/>
    <w:rsid w:val="00C005F2"/>
    <w:rsid w:val="00C00A28"/>
    <w:rsid w:val="00C01D42"/>
    <w:rsid w:val="00C026E7"/>
    <w:rsid w:val="00C03720"/>
    <w:rsid w:val="00C04538"/>
    <w:rsid w:val="00C05A0B"/>
    <w:rsid w:val="00C05ADC"/>
    <w:rsid w:val="00C10F31"/>
    <w:rsid w:val="00C113D9"/>
    <w:rsid w:val="00C13AA6"/>
    <w:rsid w:val="00C14516"/>
    <w:rsid w:val="00C14F0B"/>
    <w:rsid w:val="00C15306"/>
    <w:rsid w:val="00C16979"/>
    <w:rsid w:val="00C20652"/>
    <w:rsid w:val="00C22277"/>
    <w:rsid w:val="00C22BDD"/>
    <w:rsid w:val="00C2392C"/>
    <w:rsid w:val="00C23A9C"/>
    <w:rsid w:val="00C27058"/>
    <w:rsid w:val="00C2732C"/>
    <w:rsid w:val="00C275F1"/>
    <w:rsid w:val="00C31674"/>
    <w:rsid w:val="00C31F0C"/>
    <w:rsid w:val="00C32983"/>
    <w:rsid w:val="00C353F5"/>
    <w:rsid w:val="00C368B7"/>
    <w:rsid w:val="00C36FA7"/>
    <w:rsid w:val="00C420D0"/>
    <w:rsid w:val="00C42505"/>
    <w:rsid w:val="00C42F43"/>
    <w:rsid w:val="00C43C47"/>
    <w:rsid w:val="00C44648"/>
    <w:rsid w:val="00C44707"/>
    <w:rsid w:val="00C453B8"/>
    <w:rsid w:val="00C46089"/>
    <w:rsid w:val="00C46236"/>
    <w:rsid w:val="00C5231E"/>
    <w:rsid w:val="00C52F78"/>
    <w:rsid w:val="00C558C2"/>
    <w:rsid w:val="00C6103D"/>
    <w:rsid w:val="00C62645"/>
    <w:rsid w:val="00C65392"/>
    <w:rsid w:val="00C661C2"/>
    <w:rsid w:val="00C66D85"/>
    <w:rsid w:val="00C674D4"/>
    <w:rsid w:val="00C702FC"/>
    <w:rsid w:val="00C71987"/>
    <w:rsid w:val="00C71AC6"/>
    <w:rsid w:val="00C73031"/>
    <w:rsid w:val="00C749E8"/>
    <w:rsid w:val="00C752F7"/>
    <w:rsid w:val="00C762B5"/>
    <w:rsid w:val="00C7780F"/>
    <w:rsid w:val="00C77AA3"/>
    <w:rsid w:val="00C824A3"/>
    <w:rsid w:val="00C83649"/>
    <w:rsid w:val="00C83B0D"/>
    <w:rsid w:val="00C83D7C"/>
    <w:rsid w:val="00C846B5"/>
    <w:rsid w:val="00C86F2F"/>
    <w:rsid w:val="00C915B3"/>
    <w:rsid w:val="00C9357C"/>
    <w:rsid w:val="00C93672"/>
    <w:rsid w:val="00C945D3"/>
    <w:rsid w:val="00C94627"/>
    <w:rsid w:val="00C97762"/>
    <w:rsid w:val="00CA127A"/>
    <w:rsid w:val="00CA4EF5"/>
    <w:rsid w:val="00CA5FC7"/>
    <w:rsid w:val="00CA6093"/>
    <w:rsid w:val="00CB0E1D"/>
    <w:rsid w:val="00CB53A2"/>
    <w:rsid w:val="00CB5AF9"/>
    <w:rsid w:val="00CB5C3F"/>
    <w:rsid w:val="00CB65EB"/>
    <w:rsid w:val="00CC2C00"/>
    <w:rsid w:val="00CC33A4"/>
    <w:rsid w:val="00CC4734"/>
    <w:rsid w:val="00CC4E8B"/>
    <w:rsid w:val="00CC799D"/>
    <w:rsid w:val="00CD2A49"/>
    <w:rsid w:val="00CD2F8D"/>
    <w:rsid w:val="00CD4260"/>
    <w:rsid w:val="00CD582F"/>
    <w:rsid w:val="00CD5F33"/>
    <w:rsid w:val="00CD6494"/>
    <w:rsid w:val="00CD6AB7"/>
    <w:rsid w:val="00CD6C36"/>
    <w:rsid w:val="00CD7EE3"/>
    <w:rsid w:val="00CE0BFE"/>
    <w:rsid w:val="00CE199A"/>
    <w:rsid w:val="00CF3DBD"/>
    <w:rsid w:val="00CF5B68"/>
    <w:rsid w:val="00D023C2"/>
    <w:rsid w:val="00D0257D"/>
    <w:rsid w:val="00D0443C"/>
    <w:rsid w:val="00D05066"/>
    <w:rsid w:val="00D0684A"/>
    <w:rsid w:val="00D11CB1"/>
    <w:rsid w:val="00D13C7C"/>
    <w:rsid w:val="00D177E0"/>
    <w:rsid w:val="00D242F2"/>
    <w:rsid w:val="00D26047"/>
    <w:rsid w:val="00D27F14"/>
    <w:rsid w:val="00D30A44"/>
    <w:rsid w:val="00D3105F"/>
    <w:rsid w:val="00D31BB8"/>
    <w:rsid w:val="00D342D7"/>
    <w:rsid w:val="00D346BF"/>
    <w:rsid w:val="00D34E2D"/>
    <w:rsid w:val="00D35C2D"/>
    <w:rsid w:val="00D35EEE"/>
    <w:rsid w:val="00D37E85"/>
    <w:rsid w:val="00D37EF3"/>
    <w:rsid w:val="00D413B3"/>
    <w:rsid w:val="00D42A42"/>
    <w:rsid w:val="00D42AD3"/>
    <w:rsid w:val="00D431D0"/>
    <w:rsid w:val="00D4419B"/>
    <w:rsid w:val="00D44879"/>
    <w:rsid w:val="00D45AD5"/>
    <w:rsid w:val="00D46833"/>
    <w:rsid w:val="00D46D03"/>
    <w:rsid w:val="00D472D5"/>
    <w:rsid w:val="00D47D87"/>
    <w:rsid w:val="00D5156C"/>
    <w:rsid w:val="00D56322"/>
    <w:rsid w:val="00D57E74"/>
    <w:rsid w:val="00D609FF"/>
    <w:rsid w:val="00D62902"/>
    <w:rsid w:val="00D6302A"/>
    <w:rsid w:val="00D6415B"/>
    <w:rsid w:val="00D64D0C"/>
    <w:rsid w:val="00D67A51"/>
    <w:rsid w:val="00D70836"/>
    <w:rsid w:val="00D715B2"/>
    <w:rsid w:val="00D71697"/>
    <w:rsid w:val="00D74435"/>
    <w:rsid w:val="00D75021"/>
    <w:rsid w:val="00D75945"/>
    <w:rsid w:val="00D75E9E"/>
    <w:rsid w:val="00D81DEB"/>
    <w:rsid w:val="00D82576"/>
    <w:rsid w:val="00D82C2D"/>
    <w:rsid w:val="00D83218"/>
    <w:rsid w:val="00D85695"/>
    <w:rsid w:val="00D909E3"/>
    <w:rsid w:val="00D9102D"/>
    <w:rsid w:val="00D91230"/>
    <w:rsid w:val="00D917B3"/>
    <w:rsid w:val="00D91F0A"/>
    <w:rsid w:val="00D9221B"/>
    <w:rsid w:val="00D92302"/>
    <w:rsid w:val="00D92A15"/>
    <w:rsid w:val="00DA0E03"/>
    <w:rsid w:val="00DA1BD5"/>
    <w:rsid w:val="00DA2873"/>
    <w:rsid w:val="00DA58BB"/>
    <w:rsid w:val="00DA5CCC"/>
    <w:rsid w:val="00DA6FE2"/>
    <w:rsid w:val="00DA75E5"/>
    <w:rsid w:val="00DB01C7"/>
    <w:rsid w:val="00DB0565"/>
    <w:rsid w:val="00DB4788"/>
    <w:rsid w:val="00DB4D45"/>
    <w:rsid w:val="00DB62C2"/>
    <w:rsid w:val="00DB6D55"/>
    <w:rsid w:val="00DB789F"/>
    <w:rsid w:val="00DC0491"/>
    <w:rsid w:val="00DC2EE5"/>
    <w:rsid w:val="00DC4FED"/>
    <w:rsid w:val="00DC59F4"/>
    <w:rsid w:val="00DC7B16"/>
    <w:rsid w:val="00DD64B4"/>
    <w:rsid w:val="00DD6CB4"/>
    <w:rsid w:val="00DD6D05"/>
    <w:rsid w:val="00DD78BB"/>
    <w:rsid w:val="00DD7F80"/>
    <w:rsid w:val="00DE0E3A"/>
    <w:rsid w:val="00DE3833"/>
    <w:rsid w:val="00DE5F9E"/>
    <w:rsid w:val="00DF0312"/>
    <w:rsid w:val="00DF1EAD"/>
    <w:rsid w:val="00DF1FA0"/>
    <w:rsid w:val="00DF290D"/>
    <w:rsid w:val="00DF529F"/>
    <w:rsid w:val="00DF52BD"/>
    <w:rsid w:val="00DF56A7"/>
    <w:rsid w:val="00DF60F6"/>
    <w:rsid w:val="00E0110D"/>
    <w:rsid w:val="00E01385"/>
    <w:rsid w:val="00E037A5"/>
    <w:rsid w:val="00E0500B"/>
    <w:rsid w:val="00E05DDD"/>
    <w:rsid w:val="00E06882"/>
    <w:rsid w:val="00E06FA6"/>
    <w:rsid w:val="00E1161A"/>
    <w:rsid w:val="00E12641"/>
    <w:rsid w:val="00E12CA3"/>
    <w:rsid w:val="00E12D6B"/>
    <w:rsid w:val="00E13A3A"/>
    <w:rsid w:val="00E144A2"/>
    <w:rsid w:val="00E16E65"/>
    <w:rsid w:val="00E20BE1"/>
    <w:rsid w:val="00E21A57"/>
    <w:rsid w:val="00E24EB2"/>
    <w:rsid w:val="00E256F1"/>
    <w:rsid w:val="00E2577F"/>
    <w:rsid w:val="00E26C48"/>
    <w:rsid w:val="00E2734F"/>
    <w:rsid w:val="00E32AED"/>
    <w:rsid w:val="00E32CE7"/>
    <w:rsid w:val="00E33C53"/>
    <w:rsid w:val="00E37A5F"/>
    <w:rsid w:val="00E42E1D"/>
    <w:rsid w:val="00E4396D"/>
    <w:rsid w:val="00E47707"/>
    <w:rsid w:val="00E50BC9"/>
    <w:rsid w:val="00E51BEA"/>
    <w:rsid w:val="00E52C6D"/>
    <w:rsid w:val="00E54904"/>
    <w:rsid w:val="00E57B1D"/>
    <w:rsid w:val="00E62DA7"/>
    <w:rsid w:val="00E65512"/>
    <w:rsid w:val="00E65952"/>
    <w:rsid w:val="00E65E47"/>
    <w:rsid w:val="00E65E81"/>
    <w:rsid w:val="00E67607"/>
    <w:rsid w:val="00E67A71"/>
    <w:rsid w:val="00E7139D"/>
    <w:rsid w:val="00E721BA"/>
    <w:rsid w:val="00E73589"/>
    <w:rsid w:val="00E85217"/>
    <w:rsid w:val="00E85C6B"/>
    <w:rsid w:val="00E86919"/>
    <w:rsid w:val="00E87B8B"/>
    <w:rsid w:val="00E94160"/>
    <w:rsid w:val="00E96CF1"/>
    <w:rsid w:val="00EA239B"/>
    <w:rsid w:val="00EA2537"/>
    <w:rsid w:val="00EA2626"/>
    <w:rsid w:val="00EA41C0"/>
    <w:rsid w:val="00EA4BBC"/>
    <w:rsid w:val="00EA4DDB"/>
    <w:rsid w:val="00EA5E73"/>
    <w:rsid w:val="00EA6014"/>
    <w:rsid w:val="00EA702E"/>
    <w:rsid w:val="00EB0AA4"/>
    <w:rsid w:val="00EB0AF5"/>
    <w:rsid w:val="00EB115E"/>
    <w:rsid w:val="00EB1272"/>
    <w:rsid w:val="00EB2A37"/>
    <w:rsid w:val="00EB3FD0"/>
    <w:rsid w:val="00EB424B"/>
    <w:rsid w:val="00EB67B4"/>
    <w:rsid w:val="00EB6978"/>
    <w:rsid w:val="00EB6E9F"/>
    <w:rsid w:val="00EC0106"/>
    <w:rsid w:val="00EC0190"/>
    <w:rsid w:val="00EC4609"/>
    <w:rsid w:val="00EC51F8"/>
    <w:rsid w:val="00EC7BC4"/>
    <w:rsid w:val="00ED1367"/>
    <w:rsid w:val="00ED181D"/>
    <w:rsid w:val="00ED1C38"/>
    <w:rsid w:val="00ED317A"/>
    <w:rsid w:val="00ED38E9"/>
    <w:rsid w:val="00ED3B53"/>
    <w:rsid w:val="00ED3D65"/>
    <w:rsid w:val="00ED6A1D"/>
    <w:rsid w:val="00ED7E4C"/>
    <w:rsid w:val="00EE0303"/>
    <w:rsid w:val="00EE0433"/>
    <w:rsid w:val="00EE050E"/>
    <w:rsid w:val="00EE0C84"/>
    <w:rsid w:val="00EE1900"/>
    <w:rsid w:val="00EE1BEB"/>
    <w:rsid w:val="00EE3D33"/>
    <w:rsid w:val="00EE3F22"/>
    <w:rsid w:val="00EE4EA7"/>
    <w:rsid w:val="00EE557D"/>
    <w:rsid w:val="00EE615B"/>
    <w:rsid w:val="00EE64A3"/>
    <w:rsid w:val="00EE681D"/>
    <w:rsid w:val="00EE6AF1"/>
    <w:rsid w:val="00EE6E42"/>
    <w:rsid w:val="00EF278D"/>
    <w:rsid w:val="00EF3BED"/>
    <w:rsid w:val="00EF59EB"/>
    <w:rsid w:val="00EF66D4"/>
    <w:rsid w:val="00EF7D07"/>
    <w:rsid w:val="00F00D5F"/>
    <w:rsid w:val="00F0290B"/>
    <w:rsid w:val="00F02A39"/>
    <w:rsid w:val="00F051F0"/>
    <w:rsid w:val="00F06294"/>
    <w:rsid w:val="00F071A6"/>
    <w:rsid w:val="00F07350"/>
    <w:rsid w:val="00F0771E"/>
    <w:rsid w:val="00F14BFB"/>
    <w:rsid w:val="00F20D53"/>
    <w:rsid w:val="00F20E82"/>
    <w:rsid w:val="00F22216"/>
    <w:rsid w:val="00F22316"/>
    <w:rsid w:val="00F22328"/>
    <w:rsid w:val="00F224A1"/>
    <w:rsid w:val="00F2438F"/>
    <w:rsid w:val="00F24AE3"/>
    <w:rsid w:val="00F27DC2"/>
    <w:rsid w:val="00F30475"/>
    <w:rsid w:val="00F305A3"/>
    <w:rsid w:val="00F3220D"/>
    <w:rsid w:val="00F324F3"/>
    <w:rsid w:val="00F33547"/>
    <w:rsid w:val="00F34687"/>
    <w:rsid w:val="00F352C0"/>
    <w:rsid w:val="00F362D5"/>
    <w:rsid w:val="00F37293"/>
    <w:rsid w:val="00F374B2"/>
    <w:rsid w:val="00F41528"/>
    <w:rsid w:val="00F416CD"/>
    <w:rsid w:val="00F418D4"/>
    <w:rsid w:val="00F43167"/>
    <w:rsid w:val="00F448CB"/>
    <w:rsid w:val="00F472CB"/>
    <w:rsid w:val="00F475F5"/>
    <w:rsid w:val="00F52C2C"/>
    <w:rsid w:val="00F554EE"/>
    <w:rsid w:val="00F567C0"/>
    <w:rsid w:val="00F56A3D"/>
    <w:rsid w:val="00F64859"/>
    <w:rsid w:val="00F65455"/>
    <w:rsid w:val="00F66826"/>
    <w:rsid w:val="00F67E30"/>
    <w:rsid w:val="00F67F57"/>
    <w:rsid w:val="00F71EC2"/>
    <w:rsid w:val="00F72C30"/>
    <w:rsid w:val="00F733A9"/>
    <w:rsid w:val="00F748A9"/>
    <w:rsid w:val="00F74E31"/>
    <w:rsid w:val="00F773CD"/>
    <w:rsid w:val="00F8054B"/>
    <w:rsid w:val="00F82109"/>
    <w:rsid w:val="00F82FB8"/>
    <w:rsid w:val="00F8379B"/>
    <w:rsid w:val="00F839EA"/>
    <w:rsid w:val="00F84B0C"/>
    <w:rsid w:val="00F86BA6"/>
    <w:rsid w:val="00F902A3"/>
    <w:rsid w:val="00F90FCD"/>
    <w:rsid w:val="00F91EAF"/>
    <w:rsid w:val="00F96C21"/>
    <w:rsid w:val="00F972F7"/>
    <w:rsid w:val="00FA017F"/>
    <w:rsid w:val="00FA0EA5"/>
    <w:rsid w:val="00FA1839"/>
    <w:rsid w:val="00FA4006"/>
    <w:rsid w:val="00FA6871"/>
    <w:rsid w:val="00FB03A5"/>
    <w:rsid w:val="00FB549D"/>
    <w:rsid w:val="00FC07CF"/>
    <w:rsid w:val="00FC26A3"/>
    <w:rsid w:val="00FC306F"/>
    <w:rsid w:val="00FC43F2"/>
    <w:rsid w:val="00FC54CA"/>
    <w:rsid w:val="00FC7743"/>
    <w:rsid w:val="00FD00CC"/>
    <w:rsid w:val="00FD3045"/>
    <w:rsid w:val="00FD344E"/>
    <w:rsid w:val="00FE11AD"/>
    <w:rsid w:val="00FE3137"/>
    <w:rsid w:val="00FE40A0"/>
    <w:rsid w:val="00FE439F"/>
    <w:rsid w:val="00FE68BC"/>
    <w:rsid w:val="00FE70A3"/>
    <w:rsid w:val="00FF032E"/>
    <w:rsid w:val="00FF0DF0"/>
    <w:rsid w:val="00FF53C3"/>
    <w:rsid w:val="00FF76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www.nature.com/articles/s41746-021-00426-3.pdf" TargetMode="External"/><Relationship Id="rId18" Type="http://schemas.openxmlformats.org/officeDocument/2006/relationships/hyperlink" Target="https://ojs.aaai.org//index.php/aimagazine/article/view/2438" TargetMode="External"/><Relationship Id="rId26"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yperlink" Target="https://obgyn.onlinelibrary.wiley.com/doi/10.1111/1471-0528.16487"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royalsocietypublishing.org/doi/10.1098/rsif.2017.0387" TargetMode="External"/><Relationship Id="rId25" Type="http://schemas.openxmlformats.org/officeDocument/2006/relationships/image" Target="media/image1.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jamanetwork.com/journals/jama/fullarticle/2588761" TargetMode="External"/><Relationship Id="rId20" Type="http://schemas.openxmlformats.org/officeDocument/2006/relationships/hyperlink" Target="https://www.nejm.org/doi/10.1056/NEJMra1814259?url_ver=Z39.88-2003&amp;rfr_id=ori:rid:crossref.org&amp;rfr_dat=cr_pub%20%200pubmed" TargetMode="Externa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eugit-scmv-d0.epi.bris.ac.uk/ml18692/hie-ml"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nature.com/articles/s41591-018-0300-7" TargetMode="External"/><Relationship Id="rId23" Type="http://schemas.openxmlformats.org/officeDocument/2006/relationships/hyperlink" Target="https://www.nature.com/articles/s41746-018-0048-y" TargetMode="External"/><Relationship Id="rId28" Type="http://schemas.openxmlformats.org/officeDocument/2006/relationships/image" Target="media/image4.emf"/><Relationship Id="rId10" Type="http://schemas.microsoft.com/office/2016/09/relationships/commentsIds" Target="commentsIds.xml"/><Relationship Id="rId19" Type="http://schemas.openxmlformats.org/officeDocument/2006/relationships/hyperlink" Target="https://www.bmj.com/content/361/bmj.k1479" TargetMode="External"/><Relationship Id="rId31"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articles/s41746-018-0029-1" TargetMode="External"/><Relationship Id="rId22" Type="http://schemas.openxmlformats.org/officeDocument/2006/relationships/hyperlink" Target="https://pubmed.ncbi.nlm.nih.gov/29989977/" TargetMode="External"/><Relationship Id="rId27" Type="http://schemas.openxmlformats.org/officeDocument/2006/relationships/image" Target="media/image3.emf"/><Relationship Id="rId30" Type="http://schemas.openxmlformats.org/officeDocument/2006/relationships/image" Target="media/image6.emf"/><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20</Pages>
  <Words>11670</Words>
  <Characters>66525</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567</cp:revision>
  <dcterms:created xsi:type="dcterms:W3CDTF">2021-04-01T16:24:00Z</dcterms:created>
  <dcterms:modified xsi:type="dcterms:W3CDTF">2022-01-20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